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F0B0511" w:rsidR="00BD0E7E" w:rsidRPr="00375814" w:rsidRDefault="00BD0E7E" w:rsidP="004761BD">
      <w:pPr>
        <w:rPr>
          <w:lang w:eastAsia="en-US" w:bidi="ar-SA"/>
        </w:rPr>
      </w:pPr>
      <w:commentRangeStart w:id="0"/>
      <w:r w:rsidRPr="00375814">
        <w:rPr>
          <w:lang w:eastAsia="en-US" w:bidi="ar-SA"/>
        </w:rPr>
        <w:t xml:space="preserve">The goal for the project is a big climate data analytic system that </w:t>
      </w:r>
      <w:r w:rsidR="00E82D40">
        <w:rPr>
          <w:lang w:eastAsia="en-US" w:bidi="ar-SA"/>
        </w:rPr>
        <w:t>enables knowledge-discovery</w:t>
      </w:r>
      <w:r w:rsidRPr="00375814">
        <w:rPr>
          <w:lang w:eastAsia="en-US" w:bidi="ar-SA"/>
        </w:rPr>
        <w:t xml:space="preserve"> </w:t>
      </w:r>
      <w:r w:rsidR="00E82D40">
        <w:rPr>
          <w:lang w:eastAsia="en-US" w:bidi="ar-SA"/>
        </w:rPr>
        <w:t>to provide</w:t>
      </w:r>
      <w:r w:rsidRPr="00375814">
        <w:rPr>
          <w:lang w:eastAsia="en-US" w:bidi="ar-SA"/>
        </w:rPr>
        <w:t xml:space="preserve"> </w:t>
      </w:r>
      <w:bookmarkStart w:id="1" w:name="_Hlk513554011"/>
      <w:r w:rsidRPr="00375814">
        <w:rPr>
          <w:lang w:eastAsia="en-US" w:bidi="ar-SA"/>
        </w:rPr>
        <w:t>recommendations for construction strategies given a geographical location and the associated weather data</w:t>
      </w:r>
      <w:bookmarkEnd w:id="1"/>
      <w:r w:rsidRPr="00375814">
        <w:rPr>
          <w:lang w:eastAsia="en-US" w:bidi="ar-SA"/>
        </w:rPr>
        <w:t xml:space="preserve">. </w:t>
      </w:r>
    </w:p>
    <w:p w14:paraId="550D818A" w14:textId="2622BC1F" w:rsidR="00BD0E7E" w:rsidRPr="00375814" w:rsidRDefault="004761BD" w:rsidP="004761BD">
      <w:pPr>
        <w:rPr>
          <w:i/>
          <w:iCs/>
          <w:lang w:eastAsia="en-US"/>
        </w:rPr>
      </w:pPr>
      <w:r>
        <w:rPr>
          <w:shd w:val="clear" w:color="auto" w:fill="FFFFFF"/>
        </w:rPr>
        <w:t>The major aim of the research is to develop a distributed machine learning application that classifies Colombia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p>
    <w:p w14:paraId="022F7862" w14:textId="60D0B337" w:rsidR="00BD0E7E" w:rsidRDefault="00BD0E7E" w:rsidP="004761BD">
      <w:pPr>
        <w:rPr>
          <w:shd w:val="clear" w:color="auto" w:fill="FFFFFF"/>
        </w:rPr>
      </w:pPr>
      <w:r w:rsidRPr="00375814">
        <w:rPr>
          <w:lang w:eastAsia="en-US" w:bidi="ar-SA"/>
        </w:rPr>
        <w:t xml:space="preserve">In Colombia the weather is massively varied due to high altitude mountains, coastlines and effects of phenomena such as el </w:t>
      </w:r>
      <w:r w:rsidRPr="00375814">
        <w:t>Niño</w:t>
      </w:r>
      <w:r w:rsidRPr="00375814">
        <w:rPr>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r w:rsidR="004761BD">
        <w:rPr>
          <w:lang w:eastAsia="en-US" w:bidi="ar-SA"/>
        </w:rPr>
        <w:t xml:space="preserve"> </w:t>
      </w:r>
      <w:r w:rsidR="004761BD">
        <w:rPr>
          <w:shd w:val="clear" w:color="auto" w:fill="FFFFFF"/>
        </w:rPr>
        <w:t>Identifying appropriate design strategies for construction that respond to climate in Colombia is particularly challenging.</w:t>
      </w:r>
    </w:p>
    <w:p w14:paraId="417824E4" w14:textId="775F051A" w:rsidR="004761BD" w:rsidRPr="00375814" w:rsidRDefault="004761BD" w:rsidP="004761BD">
      <w:pPr>
        <w:rPr>
          <w:lang w:eastAsia="en-US" w:bidi="ar-SA"/>
        </w:rPr>
      </w:pPr>
      <w:r>
        <w:rPr>
          <w:shd w:val="clear" w:color="auto" w:fill="FFFFFF"/>
        </w:rPr>
        <w:t xml:space="preserve">The research examines </w:t>
      </w:r>
      <w:r w:rsidR="00595B62">
        <w:rPr>
          <w:shd w:val="clear" w:color="auto" w:fill="FFFFFF"/>
        </w:rPr>
        <w:t>literature</w:t>
      </w:r>
      <w:r>
        <w:rPr>
          <w:shd w:val="clear" w:color="auto" w:fill="FFFFFF"/>
        </w:rPr>
        <w:t xml:space="preserve"> on low-</w:t>
      </w:r>
      <w:r w:rsidR="00595B62">
        <w:rPr>
          <w:shd w:val="clear" w:color="auto" w:fill="FFFFFF"/>
        </w:rPr>
        <w:t>energy</w:t>
      </w:r>
      <w:r>
        <w:rPr>
          <w:shd w:val="clear" w:color="auto" w:fill="FFFFFF"/>
        </w:rPr>
        <w:t xml:space="preserve"> design </w:t>
      </w:r>
      <w:r w:rsidR="00595B62">
        <w:rPr>
          <w:shd w:val="clear" w:color="auto" w:fill="FFFFFF"/>
        </w:rPr>
        <w:t>strategies</w:t>
      </w:r>
      <w:r>
        <w:rPr>
          <w:shd w:val="clear" w:color="auto" w:fill="FFFFFF"/>
        </w:rPr>
        <w:t xml:space="preserve">, the </w:t>
      </w:r>
      <w:proofErr w:type="gramStart"/>
      <w:r w:rsidR="00D60527">
        <w:rPr>
          <w:shd w:val="clear" w:color="auto" w:fill="FFFFFF"/>
        </w:rPr>
        <w:t xml:space="preserve">spatio </w:t>
      </w:r>
      <w:r w:rsidR="00E82D40" w:rsidRPr="00E82D40">
        <w:rPr>
          <w:shd w:val="clear" w:color="auto" w:fill="FFFFFF"/>
        </w:rPr>
        <w:t xml:space="preserve"> </w:t>
      </w:r>
      <w:r w:rsidR="00E82D40">
        <w:rPr>
          <w:shd w:val="clear" w:color="auto" w:fill="FFFFFF"/>
        </w:rPr>
        <w:t>in</w:t>
      </w:r>
      <w:proofErr w:type="gramEnd"/>
      <w:r w:rsidR="00E82D40">
        <w:rPr>
          <w:shd w:val="clear" w:color="auto" w:fill="FFFFFF"/>
        </w:rPr>
        <w:t xml:space="preserve"> Colombia</w:t>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55CD69DF" w:rsidR="00E17D8E" w:rsidRPr="00375814" w:rsidRDefault="00E17D8E" w:rsidP="00E17D8E">
      <w:pPr>
        <w:pStyle w:val="Heading1"/>
      </w:pPr>
      <w:r w:rsidRPr="00375814">
        <w:t>Introduction</w:t>
      </w:r>
    </w:p>
    <w:p w14:paraId="2D79A520" w14:textId="77777777" w:rsidR="00F83B12" w:rsidRPr="00375814" w:rsidRDefault="00F83B12" w:rsidP="00F83B12">
      <w:pPr>
        <w:pStyle w:val="Heading2"/>
      </w:pPr>
      <w:r w:rsidRPr="00375814">
        <w:t xml:space="preserve">Scop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r w:rsidRPr="00375814">
        <w:t>Problem statement</w:t>
      </w:r>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3566FB73"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w:t>
      </w:r>
      <w:r w:rsidR="00457E12">
        <w:rPr>
          <w:rFonts w:cs="Arial"/>
          <w:lang w:eastAsia="en-US" w:bidi="ar-SA"/>
        </w:rPr>
        <w:t xml:space="preserve">systems are required </w:t>
      </w:r>
      <w:r w:rsidRPr="00375814">
        <w:rPr>
          <w:rFonts w:cs="Arial"/>
          <w:lang w:eastAsia="en-US" w:bidi="ar-SA"/>
        </w:rPr>
        <w:t xml:space="preserve">which </w:t>
      </w:r>
      <w:r w:rsidR="00457E12">
        <w:rPr>
          <w:rFonts w:cs="Arial"/>
          <w:lang w:eastAsia="en-US" w:bidi="ar-SA"/>
        </w:rPr>
        <w:t>are</w:t>
      </w:r>
      <w:r w:rsidRPr="00375814">
        <w:rPr>
          <w:rFonts w:cs="Arial"/>
          <w:lang w:eastAsia="en-US" w:bidi="ar-SA"/>
        </w:rPr>
        <w:t xml:space="preserve"> expensive</w:t>
      </w:r>
      <w:r w:rsidR="00457E12">
        <w:rPr>
          <w:rFonts w:cs="Arial"/>
          <w:lang w:eastAsia="en-US" w:bidi="ar-SA"/>
        </w:rPr>
        <w:t xml:space="preserve"> to install</w:t>
      </w:r>
      <w:r w:rsidRPr="00375814">
        <w:rPr>
          <w:rFonts w:cs="Arial"/>
          <w:lang w:eastAsia="en-US" w:bidi="ar-SA"/>
        </w:rPr>
        <w:t xml:space="preserve">, costly to run and produce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B5F0A94" w:rsidR="00214A4B" w:rsidRPr="00375814" w:rsidRDefault="00214A4B" w:rsidP="002A2311">
      <w:pPr>
        <w:pStyle w:val="ListParagraph"/>
        <w:numPr>
          <w:ilvl w:val="0"/>
          <w:numId w:val="8"/>
        </w:numPr>
      </w:pPr>
      <w:r w:rsidRPr="00375814">
        <w:t xml:space="preserve">Identifying technological solutions (design strategies) – in response to the biological evaluation technological approaches can be identified to ensure more time within the comfort zone. For example; </w:t>
      </w:r>
      <w:r w:rsidR="00457E12">
        <w:t>active or passive solar heating</w:t>
      </w:r>
      <w:r w:rsidRPr="00375814">
        <w:t xml:space="preserve"> to gain </w:t>
      </w:r>
      <w:r w:rsidR="00457E12">
        <w:t>heat energy from</w:t>
      </w:r>
      <w:r w:rsidRPr="00375814">
        <w:t xml:space="preserv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1A5653C7"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w:t>
      </w:r>
      <w:r w:rsidR="00457E12">
        <w:rPr>
          <w:rFonts w:cs="Arial"/>
        </w:rPr>
        <w:t>increasing the complexity of</w:t>
      </w:r>
      <w:r w:rsidRPr="00375814">
        <w:rPr>
          <w:rFonts w:cs="Arial"/>
        </w:rPr>
        <w:t xml:space="preserve"> the process. </w:t>
      </w:r>
      <w:r w:rsidRPr="00375814">
        <w:rPr>
          <w:rFonts w:cs="Arial"/>
          <w:lang w:eastAsia="en-US" w:bidi="ar-SA"/>
        </w:rPr>
        <w:t xml:space="preserve">Buildings are rarely occupied constantly, depending on use, occupancy can vary daily (residential buildings are often occupied </w:t>
      </w:r>
      <w:r w:rsidR="00457E12">
        <w:rPr>
          <w:rFonts w:cs="Arial"/>
          <w:lang w:eastAsia="en-US" w:bidi="ar-SA"/>
        </w:rPr>
        <w:t xml:space="preserve">during </w:t>
      </w:r>
      <w:r w:rsidRPr="00375814">
        <w:rPr>
          <w:rFonts w:cs="Arial"/>
          <w:lang w:eastAsia="en-US" w:bidi="ar-SA"/>
        </w:rPr>
        <w:t>evenings and night time), weekly (office buildings not in use at weekends) and through the year (schools and universities have seasonal holiday periods). The design approach for two buildings with different uses in the same location will not be the same.</w:t>
      </w:r>
      <w:r w:rsidR="00457E12">
        <w:rPr>
          <w:rFonts w:cs="Arial"/>
          <w:lang w:eastAsia="en-US" w:bidi="ar-SA"/>
        </w:rPr>
        <w:t xml:space="preserve"> Usage </w:t>
      </w:r>
      <w:r w:rsidR="00457E12" w:rsidRPr="00375814">
        <w:rPr>
          <w:rFonts w:cs="Arial"/>
          <w:lang w:eastAsia="en-US" w:bidi="ar-SA"/>
        </w:rPr>
        <w:t>patterns</w:t>
      </w:r>
      <w:r w:rsidR="00457E12">
        <w:rPr>
          <w:rFonts w:cs="Arial"/>
          <w:lang w:eastAsia="en-US" w:bidi="ar-SA"/>
        </w:rPr>
        <w:t xml:space="preserve">, </w:t>
      </w:r>
      <w:r w:rsidR="00457E12" w:rsidRPr="00375814">
        <w:rPr>
          <w:rFonts w:cs="Arial"/>
          <w:lang w:eastAsia="en-US" w:bidi="ar-SA"/>
        </w:rPr>
        <w:t>activity types</w:t>
      </w:r>
      <w:r w:rsidR="00457E12">
        <w:rPr>
          <w:rFonts w:cs="Arial"/>
          <w:lang w:eastAsia="en-US" w:bidi="ar-SA"/>
        </w:rPr>
        <w:t xml:space="preserve"> and orientation of spaces w</w:t>
      </w:r>
      <w:r w:rsidRPr="00375814">
        <w:rPr>
          <w:rFonts w:cs="Arial"/>
          <w:lang w:eastAsia="en-US" w:bidi="ar-SA"/>
        </w:rPr>
        <w:t xml:space="preserve">ithin buildings </w:t>
      </w:r>
      <w:r w:rsidR="00457E12">
        <w:rPr>
          <w:rFonts w:cs="Arial"/>
          <w:lang w:eastAsia="en-US" w:bidi="ar-SA"/>
        </w:rPr>
        <w:t>can also vary. Each space can therefore require a different design response.</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r w:rsidRPr="00375814">
        <w:t>Approach</w:t>
      </w:r>
    </w:p>
    <w:p w14:paraId="1E551B4E" w14:textId="47E5B239"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w:t>
      </w:r>
      <w:r w:rsidR="00457E12">
        <w:rPr>
          <w:lang w:eastAsia="en-US"/>
        </w:rPr>
        <w:t>,</w:t>
      </w:r>
      <w:r>
        <w:rPr>
          <w:lang w:eastAsia="en-US"/>
        </w:rPr>
        <w:t xml:space="preserve"> </w:t>
      </w:r>
      <w:r w:rsidR="00457E12">
        <w:rPr>
          <w:lang w:eastAsia="en-US"/>
        </w:rPr>
        <w:t xml:space="preserve">following a specific development model, </w:t>
      </w:r>
      <w:r>
        <w:rPr>
          <w:lang w:eastAsia="en-US"/>
        </w:rPr>
        <w:t xml:space="preserve">an IT artefact </w:t>
      </w:r>
      <w:r w:rsidR="00D92E5F">
        <w:rPr>
          <w:lang w:eastAsia="en-US"/>
        </w:rPr>
        <w:t xml:space="preserve">is </w:t>
      </w:r>
      <w:r>
        <w:rPr>
          <w:lang w:eastAsia="en-US"/>
        </w:rPr>
        <w:t>developed. Finally, the artefact is evaluated qualitatively and quantitively.</w:t>
      </w:r>
    </w:p>
    <w:p w14:paraId="30D40564" w14:textId="75C0F42C" w:rsidR="00084035" w:rsidRDefault="00084035" w:rsidP="00084035">
      <w:pPr>
        <w:pStyle w:val="Heading3"/>
        <w:rPr>
          <w:lang w:eastAsia="en-US"/>
        </w:rPr>
      </w:pPr>
      <w:r w:rsidRPr="00C50803">
        <w:rPr>
          <w:lang w:eastAsia="en-US"/>
        </w:rPr>
        <w:t>Literature review</w:t>
      </w:r>
    </w:p>
    <w:p w14:paraId="50DF9077" w14:textId="5A3193CD"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 xml:space="preserve">data are discussed.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r w:rsidR="008E251C">
        <w:rPr>
          <w:rFonts w:cs="Arial"/>
        </w:rPr>
        <w:t xml:space="preserve"> </w:t>
      </w:r>
      <w:r w:rsidR="008E251C">
        <w:rPr>
          <w:lang w:eastAsia="en-US"/>
        </w:rPr>
        <w:t>Knowledge discovery as a process model is defined and its application to pattern seeking with climate data is addressed.</w:t>
      </w:r>
    </w:p>
    <w:p w14:paraId="2598D2E5" w14:textId="29901D6B" w:rsidR="00AA06B9" w:rsidRDefault="00832315" w:rsidP="00832315">
      <w:pPr>
        <w:pStyle w:val="Heading3"/>
        <w:rPr>
          <w:lang w:eastAsia="en-US"/>
        </w:rPr>
      </w:pPr>
      <w:r>
        <w:rPr>
          <w:lang w:eastAsia="en-US"/>
        </w:rPr>
        <w:lastRenderedPageBreak/>
        <w:t>Artefact</w:t>
      </w:r>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043D7646" w:rsidR="00084035" w:rsidRDefault="00084035" w:rsidP="00832315">
      <w:pPr>
        <w:pStyle w:val="Heading3"/>
        <w:rPr>
          <w:lang w:eastAsia="en-US"/>
        </w:rPr>
      </w:pPr>
      <w:r>
        <w:rPr>
          <w:lang w:eastAsia="en-US"/>
        </w:rPr>
        <w:t>Application development</w:t>
      </w:r>
      <w:r w:rsidR="00AA06B9">
        <w:rPr>
          <w:lang w:eastAsia="en-US"/>
        </w:rPr>
        <w:t xml:space="preserve"> methodology</w:t>
      </w:r>
    </w:p>
    <w:p w14:paraId="41790903" w14:textId="5A4E15A1"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 xml:space="preserve">Each activity involves specific techniques and can be linked to deliverables and specific </w:t>
      </w:r>
      <w:r w:rsidR="0075227C">
        <w:t>UML models</w:t>
      </w:r>
      <w:r w:rsidR="00D61C3A">
        <w:t xml:space="preserve">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11"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21336983" w:rsidR="00AA06B9" w:rsidRDefault="00C4274F" w:rsidP="00C4274F">
      <w:pPr>
        <w:pStyle w:val="Caption"/>
        <w:jc w:val="left"/>
      </w:pPr>
      <w:bookmarkStart w:id="2" w:name="_Ref527535038"/>
      <w:bookmarkStart w:id="3" w:name="_Toc527887142"/>
      <w:r>
        <w:t xml:space="preserve">Figure </w:t>
      </w:r>
      <w:fldSimple w:instr=" SEQ Figure \* ARABIC ">
        <w:r w:rsidR="00E0190B">
          <w:rPr>
            <w:noProof/>
          </w:rPr>
          <w:t>1</w:t>
        </w:r>
      </w:fldSimple>
      <w:bookmarkEnd w:id="2"/>
      <w:r>
        <w:t xml:space="preserve"> Agile model driven design phases</w:t>
      </w:r>
      <w:bookmarkEnd w:id="3"/>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6CCFEC6A" w:rsidR="006724FA" w:rsidRDefault="006724FA">
      <w:pPr>
        <w:pStyle w:val="Caption"/>
      </w:pPr>
      <w:r>
        <w:t xml:space="preserve">Table </w:t>
      </w:r>
      <w:fldSimple w:instr=" SEQ Table \* ARABIC ">
        <w:r>
          <w:rPr>
            <w:noProof/>
          </w:rPr>
          <w:t>1</w:t>
        </w:r>
      </w:fldSimple>
      <w:r>
        <w:t xml:space="preserve"> Development activity details</w:t>
      </w:r>
    </w:p>
    <w:p w14:paraId="0A432A01" w14:textId="77777777" w:rsidR="00084035" w:rsidRDefault="00084035" w:rsidP="00832315">
      <w:pPr>
        <w:pStyle w:val="Heading3"/>
        <w:rPr>
          <w:lang w:eastAsia="en-US"/>
        </w:rPr>
      </w:pPr>
      <w:r>
        <w:rPr>
          <w:lang w:eastAsia="en-US"/>
        </w:rPr>
        <w:t>Qualitative evaluation of artefact by domain experts:</w:t>
      </w:r>
    </w:p>
    <w:p w14:paraId="08036015" w14:textId="06468C52"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w:t>
      </w:r>
      <w:r w:rsidR="000D66B9">
        <w:rPr>
          <w:lang w:eastAsia="en-US"/>
        </w:rPr>
        <w:t>s</w:t>
      </w:r>
      <w:r>
        <w:rPr>
          <w:lang w:eastAsia="en-US"/>
        </w:rPr>
        <w:t xml:space="preserve">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 xml:space="preserve">it will be possible to </w:t>
      </w:r>
      <w:r w:rsidR="000D66B9">
        <w:rPr>
          <w:rFonts w:cs="Arial"/>
        </w:rPr>
        <w:t>eval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r>
        <w:rPr>
          <w:lang w:eastAsia="en-US"/>
        </w:rPr>
        <w:t>Quantitative evaluation of output from artefact results:</w:t>
      </w:r>
    </w:p>
    <w:p w14:paraId="1C9998A5" w14:textId="6F33739C"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w:t>
      </w:r>
      <w:r w:rsidR="001A3461">
        <w:t xml:space="preserve">the </w:t>
      </w:r>
      <w:r w:rsidR="00084035">
        <w:t xml:space="preserve">methods applied </w:t>
      </w:r>
      <w:r w:rsidR="001A3461">
        <w:t>include distance metrics for clustering</w:t>
      </w:r>
      <w:r w:rsidR="00084035">
        <w:t xml:space="preserve">.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r w:rsidRPr="00375814">
        <w:t>Outcome</w:t>
      </w:r>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47CE55" w:rsidR="00BD0E7E" w:rsidRPr="00375814" w:rsidRDefault="00BD0E7E" w:rsidP="00BD0E7E">
      <w:pPr>
        <w:rPr>
          <w:rFonts w:cs="Arial"/>
          <w:lang w:eastAsia="en-US" w:bidi="ar-SA"/>
        </w:rPr>
      </w:pPr>
      <w:r w:rsidRPr="00375814">
        <w:rPr>
          <w:rFonts w:cs="Arial"/>
          <w:lang w:eastAsia="en-US" w:bidi="ar-SA"/>
        </w:rPr>
        <w:t xml:space="preserve">To achieve this goal a big data system is </w:t>
      </w:r>
      <w:r w:rsidR="00F76254">
        <w:rPr>
          <w:rFonts w:cs="Arial"/>
          <w:lang w:eastAsia="en-US" w:bidi="ar-SA"/>
        </w:rPr>
        <w:t>developed</w:t>
      </w:r>
      <w:r w:rsidRPr="00375814">
        <w:rPr>
          <w:rFonts w:cs="Arial"/>
          <w:lang w:eastAsia="en-US" w:bidi="ar-SA"/>
        </w:rPr>
        <w:t xml:space="preserve"> that follows current best practices for the storage, processing, analysis, management and visualization of the data.  Specific focus will be on enabling the analytics and visuali</w:t>
      </w:r>
      <w:r w:rsidR="00F76254">
        <w:rPr>
          <w:rFonts w:cs="Arial"/>
          <w:lang w:eastAsia="en-US" w:bidi="ar-SA"/>
        </w:rPr>
        <w:t xml:space="preserve">zation to facilitate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44636AE6" w:rsidR="00E17D8E" w:rsidRPr="00375814" w:rsidRDefault="00E17D8E" w:rsidP="00E17D8E">
      <w:pPr>
        <w:pStyle w:val="Heading1"/>
      </w:pPr>
      <w:r w:rsidRPr="00375814">
        <w:lastRenderedPageBreak/>
        <w:t>Background and review of literature</w:t>
      </w:r>
    </w:p>
    <w:p w14:paraId="2D63B3E5" w14:textId="2BCB7D4E" w:rsidR="00F83B12" w:rsidRDefault="00F83B12" w:rsidP="00F83B12">
      <w:pPr>
        <w:pStyle w:val="Heading2"/>
      </w:pPr>
      <w:r w:rsidRPr="00375814">
        <w:t>Background</w:t>
      </w:r>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18C37A35"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w:t>
      </w:r>
    </w:p>
    <w:p w14:paraId="34D230CC" w14:textId="1F9A3471" w:rsidR="00F83B12"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C00EA62" w14:textId="469F36D0" w:rsidR="00931BC5" w:rsidRPr="00375814" w:rsidRDefault="00931BC5" w:rsidP="000159B5">
      <w:r w:rsidRPr="00375814">
        <w:t xml:space="preserve">Human thermal comfort 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1BFC4835" w14:textId="60A8D58E" w:rsidR="00931BC5" w:rsidRPr="00375814" w:rsidRDefault="00931BC5" w:rsidP="000159B5">
      <w:r w:rsidRPr="00375814">
        <w:t>Psychrometric chart</w:t>
      </w:r>
      <w:r w:rsidR="000159B5">
        <w:t>s are</w:t>
      </w:r>
      <w:r w:rsidRPr="00375814">
        <w:t xml:space="preserve"> used to map interrelationships of thermal conditions of the environment (</w:t>
      </w:r>
      <w:r w:rsidR="00A6556A">
        <w:fldChar w:fldCharType="begin"/>
      </w:r>
      <w:r w:rsidR="00A6556A">
        <w:instrText xml:space="preserve"> REF _Ref526244145 \h </w:instrText>
      </w:r>
      <w:r w:rsidR="000159B5">
        <w:instrText xml:space="preserve"> \* MERGEFORMAT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4"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4"/>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w:t>
      </w:r>
      <w:r w:rsidRPr="00375814">
        <w:lastRenderedPageBreak/>
        <w:t>prioritised subset of recommendations from a set of 68 design guidelines each associated with a zone on the psychrometric chart.</w:t>
      </w:r>
    </w:p>
    <w:p w14:paraId="3B459BC6" w14:textId="77777777" w:rsidR="00A6556A" w:rsidRDefault="00931BC5" w:rsidP="00A6556A">
      <w:pPr>
        <w:keepNext/>
      </w:pPr>
      <w:commentRangeStart w:id="5"/>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5"/>
      <w:r w:rsidR="00BC5B52">
        <w:rPr>
          <w:rStyle w:val="CommentReference"/>
        </w:rPr>
        <w:commentReference w:id="5"/>
      </w:r>
    </w:p>
    <w:p w14:paraId="7875DB82" w14:textId="09C9A6C9" w:rsidR="00931BC5" w:rsidRDefault="00A6556A" w:rsidP="00A6556A">
      <w:pPr>
        <w:pStyle w:val="Caption"/>
      </w:pPr>
      <w:bookmarkStart w:id="6" w:name="_Ref526244145"/>
      <w:bookmarkStart w:id="7" w:name="_Toc527463439"/>
      <w:bookmarkStart w:id="8" w:name="_Toc527887143"/>
      <w:r w:rsidRPr="00C524B4">
        <w:t xml:space="preserve">Figure </w:t>
      </w:r>
      <w:r>
        <w:fldChar w:fldCharType="begin"/>
      </w:r>
      <w:r w:rsidRPr="00C524B4">
        <w:instrText xml:space="preserve"> SEQ Figure \* ARABIC </w:instrText>
      </w:r>
      <w:r>
        <w:fldChar w:fldCharType="separate"/>
      </w:r>
      <w:r w:rsidR="00E0190B">
        <w:rPr>
          <w:noProof/>
        </w:rPr>
        <w:t>2</w:t>
      </w:r>
      <w:r>
        <w:fldChar w:fldCharType="end"/>
      </w:r>
      <w:bookmarkEnd w:id="6"/>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7"/>
      <w:bookmarkEnd w:id="8"/>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44CD6A15"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AF326E">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lastRenderedPageBreak/>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r>
        <w:rPr>
          <w:lang w:eastAsia="en-US"/>
        </w:rPr>
        <w:t>Climate</w:t>
      </w:r>
      <w:r w:rsidR="00931BC5" w:rsidRPr="00375814">
        <w:rPr>
          <w:lang w:eastAsia="en-US"/>
        </w:rPr>
        <w:t xml:space="preserve">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77D98463" w14:textId="1C03D9AC"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9"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9"/>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w:t>
      </w:r>
      <w:r w:rsidR="000159B5">
        <w:t xml:space="preserve">ST </w:t>
      </w:r>
      <w:r w:rsidRPr="00375814">
        <w:t>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2F6A23DD" w:rsidR="00BE7A54" w:rsidRPr="00E0588B" w:rsidRDefault="00C7252B" w:rsidP="00FB27F0">
      <w:pPr>
        <w:pStyle w:val="Heading3"/>
        <w:rPr>
          <w:shd w:val="clear" w:color="auto" w:fill="FFFFFF"/>
        </w:rPr>
      </w:pPr>
      <w:r>
        <w:rPr>
          <w:shd w:val="clear" w:color="auto" w:fill="FFFFFF"/>
        </w:rPr>
        <w:lastRenderedPageBreak/>
        <w:t>C</w:t>
      </w:r>
      <w:r w:rsidR="00BE7A54" w:rsidRPr="00E0588B">
        <w:rPr>
          <w:shd w:val="clear" w:color="auto" w:fill="FFFFFF"/>
        </w:rPr>
        <w:t xml:space="preserve">lustering applied to climate classification </w:t>
      </w:r>
    </w:p>
    <w:p w14:paraId="18B0DFEE" w14:textId="7E8DAB36" w:rsidR="00070743" w:rsidRDefault="00BE7A54" w:rsidP="00FB27F0">
      <w:r w:rsidRPr="00E0588B">
        <w:t xml:space="preserve">Recent research suggests that </w:t>
      </w:r>
      <w:r w:rsidR="00013A3B" w:rsidRPr="00E0588B">
        <w:rPr>
          <w:shd w:val="clear" w:color="auto" w:fill="FFFFFF"/>
        </w:rPr>
        <w:t>clustering</w:t>
      </w:r>
      <w:r w:rsidR="00070743">
        <w:rPr>
          <w:shd w:val="clear" w:color="auto" w:fill="FFFFFF"/>
        </w:rPr>
        <w:t>,</w:t>
      </w:r>
      <w:r w:rsidR="00013A3B" w:rsidRPr="00E0588B">
        <w:rPr>
          <w:shd w:val="clear" w:color="auto" w:fill="FFFFFF"/>
        </w:rPr>
        <w:t xml:space="preserve"> </w:t>
      </w:r>
      <w:r w:rsidR="00013A3B">
        <w:rPr>
          <w:shd w:val="clear" w:color="auto" w:fill="FFFFFF"/>
        </w:rPr>
        <w:t xml:space="preserve">an </w:t>
      </w:r>
      <w:r w:rsidRPr="00E0588B">
        <w:t xml:space="preserve">unsupervised learning </w:t>
      </w:r>
      <w:r w:rsidR="00013A3B">
        <w:t>technique</w:t>
      </w:r>
      <w:r w:rsidR="00070743">
        <w:t>,</w:t>
      </w:r>
      <w:r w:rsidRPr="00E0588B">
        <w:t xml:space="preserve"> </w:t>
      </w:r>
      <w:r w:rsidR="00013A3B">
        <w:t>is</w:t>
      </w:r>
      <w:r w:rsidRPr="00E0588B">
        <w:t xml:space="preserve"> </w:t>
      </w:r>
      <w:r w:rsidR="00851D9E">
        <w:t xml:space="preserve">particularly </w:t>
      </w:r>
      <w:r w:rsidRPr="00E0588B">
        <w:t xml:space="preserve">applicable to climate </w:t>
      </w:r>
      <w:r w:rsidR="00161A13">
        <w:t>analytics</w:t>
      </w:r>
      <w:r w:rsidR="00070743">
        <w:t xml:space="preserve">, </w:t>
      </w:r>
      <w:r w:rsidR="00F77FAA">
        <w:t>classification</w:t>
      </w:r>
      <w:r w:rsidR="00161A13">
        <w:t xml:space="preserve"> and data mining</w:t>
      </w:r>
      <w:r w:rsidRPr="00E0588B">
        <w:t xml:space="preserve">. </w:t>
      </w:r>
      <w:r w:rsidR="00F77FAA">
        <w:t>Studies in the literature focus on</w:t>
      </w:r>
      <w:r w:rsidR="00511393">
        <w:t xml:space="preserve"> common clustering themes; seeking best performing clustering methods for a specific goal,</w:t>
      </w:r>
      <w:r w:rsidR="00F77FAA">
        <w:t xml:space="preserve"> comparisons between hierarchical </w:t>
      </w:r>
      <w:r w:rsidR="00511393">
        <w:t>and</w:t>
      </w:r>
      <w:r w:rsidR="00F77FAA">
        <w:t xml:space="preserve"> non-hierarchical clustering method</w:t>
      </w:r>
      <w:r w:rsidR="00511393">
        <w:t>s, selecting the number of clusters, pre-processing variable prior to clustering and developing hybrid workflows from different clustering methods.</w:t>
      </w:r>
      <w:r w:rsidR="00A25AC2">
        <w:t xml:space="preserve"> The methods described in the following sections work with vectors, each a set of </w:t>
      </w:r>
      <w:r w:rsidR="00A25AC2" w:rsidRPr="00A25AC2">
        <w:rPr>
          <w:i/>
        </w:rPr>
        <w:t>n</w:t>
      </w:r>
      <w:r w:rsidR="00A25AC2">
        <w:t xml:space="preserve"> features. Within this n-dimensional parameter-space Euclidian distances can be calculated between vectors and between vectors and cluster centroids to determine proximity, which is used to define which vectors are in which clusters.</w:t>
      </w:r>
    </w:p>
    <w:p w14:paraId="734135B6" w14:textId="1494C3B8" w:rsidR="00F77FAA" w:rsidRDefault="00511393" w:rsidP="00FB27F0">
      <w:pPr>
        <w:pStyle w:val="Heading4"/>
      </w:pPr>
      <w:r>
        <w:t>Hierarchical clustering</w:t>
      </w:r>
    </w:p>
    <w:p w14:paraId="2A2524BD" w14:textId="6DB129ED" w:rsidR="000363EC" w:rsidRDefault="00640A14" w:rsidP="00FB27F0">
      <w:r>
        <w:t xml:space="preserve">Hierarchical clustering (HC) methods organise data into a sequence of nested groups. HC </w:t>
      </w:r>
      <w:r w:rsidR="000363EC">
        <w:t>begins by treating all observation</w:t>
      </w:r>
      <w:r w:rsidR="00A25AC2">
        <w:t>s of vectors</w:t>
      </w:r>
      <w:r w:rsidR="000363EC">
        <w:t xml:space="preserve"> as individual clusters. Two steps are repeated first identify the two closest clusters and then merge these into a single cluster</w:t>
      </w:r>
      <w:r w:rsidR="00375670">
        <w:t xml:space="preserve"> </w:t>
      </w:r>
      <w:r w:rsidR="00D17E4A">
        <w:fldChar w:fldCharType="begin"/>
      </w:r>
      <w:r w:rsidR="00D17E4A">
        <w:instrText xml:space="preserve"> REF _Ref527962511 \h </w:instrText>
      </w:r>
      <w:r w:rsidR="00D17E4A">
        <w:fldChar w:fldCharType="separate"/>
      </w:r>
      <w:r w:rsidR="00D17E4A">
        <w:t xml:space="preserve">Figure </w:t>
      </w:r>
      <w:r w:rsidR="00D17E4A">
        <w:rPr>
          <w:noProof/>
        </w:rPr>
        <w:t>3</w:t>
      </w:r>
      <w:r w:rsidR="00D17E4A">
        <w:fldChar w:fldCharType="end"/>
      </w:r>
      <w:r w:rsidR="000363EC">
        <w:t>.</w:t>
      </w:r>
      <w:r w:rsidR="00002A97">
        <w:t xml:space="preserve"> </w:t>
      </w:r>
      <w:r w:rsidR="00002A97">
        <w:fldChar w:fldCharType="begin" w:fldLock="1"/>
      </w:r>
      <w:r w:rsidR="00002A97">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fldChar w:fldCharType="separate"/>
      </w:r>
      <w:r w:rsidR="00002A97">
        <w:rPr>
          <w:noProof/>
        </w:rPr>
        <w:t>Fovell &amp; Fovell (</w:t>
      </w:r>
      <w:r w:rsidR="00002A97" w:rsidRPr="00A304D7">
        <w:rPr>
          <w:noProof/>
        </w:rPr>
        <w:t>1993)</w:t>
      </w:r>
      <w:r w:rsidR="00002A97">
        <w:fldChar w:fldCharType="end"/>
      </w:r>
      <w:r w:rsidR="00002A97" w:rsidRPr="00E0588B">
        <w:t xml:space="preserve"> studied </w:t>
      </w:r>
      <w:r w:rsidR="00002A97">
        <w:t>HC methods to define climate zones</w:t>
      </w:r>
      <w:r w:rsidR="00002A97" w:rsidRPr="00E0588B">
        <w:t xml:space="preserve"> in the US and </w:t>
      </w:r>
      <w:r w:rsidR="00002A97">
        <w:t>found average linkage method</w:t>
      </w:r>
      <w:r w:rsidR="00002A97" w:rsidRPr="00E0588B">
        <w:t xml:space="preserve"> </w:t>
      </w:r>
      <w:r w:rsidR="00002A97">
        <w:t>performed best</w:t>
      </w:r>
      <w:r w:rsidR="00002A97" w:rsidRPr="00E0588B">
        <w:t xml:space="preserve"> </w:t>
      </w:r>
      <w:r w:rsidR="00002A97">
        <w:t xml:space="preserve">to minimise </w:t>
      </w:r>
      <w:r w:rsidR="00002A97" w:rsidRPr="00E0588B">
        <w:t>bias in terms of method, latent and information</w:t>
      </w:r>
      <w:r w:rsidR="00002A97">
        <w:t>.</w:t>
      </w:r>
    </w:p>
    <w:p w14:paraId="4E38DC84" w14:textId="459A8E44" w:rsidR="00375670" w:rsidRDefault="00243F8B" w:rsidP="00FB27F0">
      <w:pPr>
        <w:keepNext/>
      </w:pPr>
      <w:r>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3"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18C87DC0" w:rsidR="00BE7A54" w:rsidRDefault="00375670" w:rsidP="00FB27F0">
      <w:pPr>
        <w:pStyle w:val="Caption"/>
      </w:pPr>
      <w:bookmarkStart w:id="10" w:name="_Ref527962511"/>
      <w:r>
        <w:t xml:space="preserve">Figure </w:t>
      </w:r>
      <w:fldSimple w:instr=" SEQ Figure \* ARABIC ">
        <w:r w:rsidR="00E0190B">
          <w:rPr>
            <w:noProof/>
          </w:rPr>
          <w:t>3</w:t>
        </w:r>
      </w:fldSimple>
      <w:bookmarkEnd w:id="10"/>
      <w:r>
        <w:t xml:space="preserve"> </w:t>
      </w:r>
      <w:r w:rsidR="00D17E4A">
        <w:t>Hierarchical</w:t>
      </w:r>
      <w:r>
        <w:t xml:space="preserve"> clustering steps</w:t>
      </w:r>
    </w:p>
    <w:p w14:paraId="36ED6685" w14:textId="012DB64D" w:rsidR="00511393" w:rsidRDefault="00511393" w:rsidP="00FB27F0">
      <w:pPr>
        <w:pStyle w:val="Heading4"/>
      </w:pPr>
      <w:r>
        <w:t>Non-</w:t>
      </w:r>
      <w:r w:rsidR="00640A14">
        <w:t>h</w:t>
      </w:r>
      <w:r>
        <w:t>ierarchical clustering</w:t>
      </w:r>
    </w:p>
    <w:p w14:paraId="3A17D050" w14:textId="7098731B" w:rsidR="004E064E" w:rsidRDefault="00002A97" w:rsidP="00FB27F0">
      <w:r>
        <w:t>N</w:t>
      </w:r>
      <w:r w:rsidR="00640A14">
        <w:t>on-hierarchical clustering (NHC) methods provide a single partitioning of the data aiming to defin</w:t>
      </w:r>
      <w:r>
        <w:t>e</w:t>
      </w:r>
      <w:r w:rsidR="00640A14">
        <w:t xml:space="preserve"> natural groups within the data </w:t>
      </w:r>
      <w:r w:rsidR="00640A14">
        <w:fldChar w:fldCharType="begin" w:fldLock="1"/>
      </w:r>
      <w:r w:rsidR="00E0190B">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fldChar w:fldCharType="separate"/>
      </w:r>
      <w:r w:rsidR="00640A14" w:rsidRPr="00640A14">
        <w:rPr>
          <w:noProof/>
        </w:rPr>
        <w:t>(Jain and Dubes, 1988</w:t>
      </w:r>
      <w:r w:rsidR="00640A14">
        <w:rPr>
          <w:noProof/>
        </w:rPr>
        <w:t>, p89</w:t>
      </w:r>
      <w:r w:rsidR="00640A14" w:rsidRPr="00640A14">
        <w:rPr>
          <w:noProof/>
        </w:rPr>
        <w:t>)</w:t>
      </w:r>
      <w:r w:rsidR="00640A14">
        <w:fldChar w:fldCharType="end"/>
      </w:r>
      <w:r w:rsidR="00640A14">
        <w:t xml:space="preserve">. </w:t>
      </w:r>
      <w:r w:rsidR="00E0190B">
        <w:t xml:space="preserve">K-means is a </w:t>
      </w:r>
      <w:r w:rsidR="00640A14">
        <w:t>NHC</w:t>
      </w:r>
      <w:r w:rsidR="00E0190B">
        <w:t xml:space="preserve"> method that was</w:t>
      </w:r>
      <w:r w:rsidR="00640A14">
        <w:t xml:space="preserve"> defined in 1955</w:t>
      </w:r>
      <w:r w:rsidR="00E0190B">
        <w:t xml:space="preserve"> </w:t>
      </w:r>
      <w:r w:rsidR="00E0190B">
        <w:fldChar w:fldCharType="begin" w:fldLock="1"/>
      </w:r>
      <w:r w:rsidR="00487288">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fldChar w:fldCharType="separate"/>
      </w:r>
      <w:r w:rsidR="00E0190B" w:rsidRPr="00E0190B">
        <w:rPr>
          <w:noProof/>
        </w:rPr>
        <w:t>(Jain, 2010)</w:t>
      </w:r>
      <w:r w:rsidR="00E0190B">
        <w:fldChar w:fldCharType="end"/>
      </w:r>
      <w:r w:rsidR="00E0190B">
        <w:t xml:space="preserve">, </w:t>
      </w:r>
      <w:r w:rsidR="00640A14">
        <w:t xml:space="preserve"> despite its age</w:t>
      </w:r>
      <w:r w:rsidR="00E0190B">
        <w:t xml:space="preserve"> and many alternatives</w:t>
      </w:r>
      <w:r w:rsidR="00640A14">
        <w:t xml:space="preserve"> it remains popular in the literature of clustering with climate data</w:t>
      </w:r>
      <w:r w:rsidR="00E0190B">
        <w:t xml:space="preserve">. The </w:t>
      </w:r>
      <w:r w:rsidR="0060278F">
        <w:t>k</w:t>
      </w:r>
      <w:r w:rsidR="00E0190B">
        <w:t>-means algorithm</w:t>
      </w:r>
      <w:r w:rsidR="0060278F">
        <w:t xml:space="preserve"> requires </w:t>
      </w:r>
      <w:r w:rsidR="0060278F" w:rsidRPr="003025AE">
        <w:rPr>
          <w:i/>
        </w:rPr>
        <w:t>k</w:t>
      </w:r>
      <w:r w:rsidR="003025AE">
        <w:rPr>
          <w:i/>
        </w:rPr>
        <w:t>,</w:t>
      </w:r>
      <w:r w:rsidR="0060278F">
        <w:t xml:space="preserve"> the number of clusters to be specified and begins by </w:t>
      </w:r>
      <w:r w:rsidR="004E064E">
        <w:t>creating</w:t>
      </w:r>
      <w:r w:rsidR="004E064E" w:rsidRPr="004E064E">
        <w:rPr>
          <w:i/>
        </w:rPr>
        <w:t xml:space="preserve"> </w:t>
      </w:r>
      <w:r w:rsidR="0060278F" w:rsidRPr="004E064E">
        <w:rPr>
          <w:i/>
        </w:rPr>
        <w:t>k</w:t>
      </w:r>
      <w:r w:rsidR="0060278F">
        <w:t xml:space="preserve"> initial </w:t>
      </w:r>
      <w:r w:rsidR="004E064E">
        <w:t xml:space="preserve">cluster </w:t>
      </w:r>
      <w:r w:rsidR="0060278F">
        <w:t>centroids</w:t>
      </w:r>
      <w:r w:rsidR="004E064E">
        <w:t xml:space="preserve">. Two steps are repeated; </w:t>
      </w:r>
      <w:r w:rsidR="003025AE">
        <w:t>vectors</w:t>
      </w:r>
      <w:r w:rsidR="004E064E">
        <w:t xml:space="preserve"> are assigned to a cluster with the closest centroid, cluster centroids are redefined based on the data points in the cluster.</w:t>
      </w:r>
    </w:p>
    <w:p w14:paraId="696F2684" w14:textId="1FD7AAA0" w:rsidR="00E0190B" w:rsidRDefault="006232D5" w:rsidP="00FB27F0">
      <w:pPr>
        <w:keepNext/>
      </w:pPr>
      <w:r>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4"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4DD5E9AB" w:rsidR="00FA0EBA" w:rsidRPr="00FA0EBA" w:rsidRDefault="00E0190B" w:rsidP="00FB27F0">
      <w:pPr>
        <w:pStyle w:val="Caption"/>
      </w:pPr>
      <w:r>
        <w:t xml:space="preserve">Figure </w:t>
      </w:r>
      <w:fldSimple w:instr=" SEQ Figure \* ARABIC ">
        <w:r>
          <w:rPr>
            <w:noProof/>
          </w:rPr>
          <w:t>4</w:t>
        </w:r>
      </w:fldSimple>
      <w:r>
        <w:t xml:space="preserve"> Non-hierarchical k-means steps</w:t>
      </w:r>
      <w:r w:rsidR="003E2185">
        <w:t>: (a) Original data. (b) Random initial centroids. (c-f) Two iterations of: assign data points to closest cluster, recalculate cluster centroid.</w:t>
      </w:r>
      <w:r w:rsidR="00487288">
        <w:t xml:space="preserve"> Adapted from </w:t>
      </w:r>
      <w:r w:rsidR="00487288">
        <w:fldChar w:fldCharType="begin" w:fldLock="1"/>
      </w:r>
      <w:r w:rsidR="00E61206">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fldChar w:fldCharType="separate"/>
      </w:r>
      <w:r w:rsidR="00487288">
        <w:rPr>
          <w:noProof/>
        </w:rPr>
        <w:t>Piech (</w:t>
      </w:r>
      <w:r w:rsidR="00487288" w:rsidRPr="00487288">
        <w:rPr>
          <w:noProof/>
        </w:rPr>
        <w:t>2013)</w:t>
      </w:r>
      <w:r w:rsidR="00487288">
        <w:fldChar w:fldCharType="end"/>
      </w:r>
      <w:r w:rsidR="00487288">
        <w:t>.</w:t>
      </w:r>
    </w:p>
    <w:p w14:paraId="521EA021" w14:textId="3AB5511C" w:rsidR="00BE7A54" w:rsidRDefault="006A0B33" w:rsidP="00FB27F0">
      <w:r>
        <w:t>K</w:t>
      </w:r>
      <w:r w:rsidRPr="00E0588B">
        <w:t>-means</w:t>
      </w:r>
      <w:r>
        <w:t xml:space="preserve"> NHC was compared</w:t>
      </w:r>
      <w:r w:rsidRPr="00E0588B">
        <w:t xml:space="preserve"> to </w:t>
      </w:r>
      <w:r>
        <w:t>Ward’s</w:t>
      </w:r>
      <w:r w:rsidRPr="00E0588B">
        <w:t xml:space="preserve"> </w:t>
      </w:r>
      <w:r>
        <w:t>HC</w:t>
      </w:r>
      <w:r w:rsidRPr="00E0588B">
        <w:t xml:space="preserve"> technique</w:t>
      </w:r>
      <w:r>
        <w:t xml:space="preserve"> (</w:t>
      </w:r>
      <w:r w:rsidR="00BE7A54">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00BE7A54">
        <w:fldChar w:fldCharType="separate"/>
      </w:r>
      <w:r w:rsidR="00BE7A54" w:rsidRPr="00FF7485">
        <w:rPr>
          <w:noProof/>
        </w:rPr>
        <w:t>Degaetano</w:t>
      </w:r>
      <w:r>
        <w:rPr>
          <w:noProof/>
        </w:rPr>
        <w:t xml:space="preserve">, </w:t>
      </w:r>
      <w:r w:rsidR="00BE7A54" w:rsidRPr="00FF7485">
        <w:rPr>
          <w:noProof/>
        </w:rPr>
        <w:t>1996)</w:t>
      </w:r>
      <w:r w:rsidR="00BE7A54">
        <w:fldChar w:fldCharType="end"/>
      </w:r>
      <w:r w:rsidR="00BE7A54" w:rsidRPr="00E0588B">
        <w:t xml:space="preserve"> </w:t>
      </w:r>
      <w:r>
        <w:t xml:space="preserve">in a </w:t>
      </w:r>
      <w:r w:rsidR="00BE7A54" w:rsidRPr="00E0588B">
        <w:t>study</w:t>
      </w:r>
      <w:r>
        <w:t xml:space="preserve"> that</w:t>
      </w:r>
      <w:r w:rsidR="00BE7A54">
        <w:t xml:space="preserve"> sought to develop an ecosystem management and planning guide</w:t>
      </w:r>
      <w:r w:rsidR="00BE7A54" w:rsidRPr="00E0588B">
        <w:t xml:space="preserve"> </w:t>
      </w:r>
      <w:r w:rsidR="00BE7A54">
        <w:t>by</w:t>
      </w:r>
      <w:r w:rsidR="00BE7A54" w:rsidRPr="00E0588B">
        <w:t xml:space="preserve"> defining mesoscale climate zones in the north-eastern US</w:t>
      </w:r>
      <w:r w:rsidR="00BE7A54">
        <w:t xml:space="preserve">. </w:t>
      </w:r>
      <w:r>
        <w:t>K-means was</w:t>
      </w:r>
      <w:r w:rsidR="00BE7A54" w:rsidRPr="00E0588B">
        <w:t xml:space="preserve"> </w:t>
      </w:r>
      <w:r w:rsidR="00013A3B">
        <w:t>found</w:t>
      </w:r>
      <w:r w:rsidR="00013A3B" w:rsidRPr="00E0588B">
        <w:t xml:space="preserve"> </w:t>
      </w:r>
      <w:r w:rsidR="00013A3B">
        <w:t>to improve the</w:t>
      </w:r>
      <w:r w:rsidR="00BE7A54">
        <w:t xml:space="preserve"> </w:t>
      </w:r>
      <w:r w:rsidR="00BE7A54" w:rsidRPr="00E0588B">
        <w:t>spatial distribution</w:t>
      </w:r>
      <w:r w:rsidR="00F5253D">
        <w:t>,</w:t>
      </w:r>
      <w:r w:rsidR="008B1015">
        <w:t xml:space="preserve"> homogeneity of clusters and </w:t>
      </w:r>
      <w:r w:rsidR="00BE7A54" w:rsidRPr="00E0588B">
        <w:t>produce</w:t>
      </w:r>
      <w:r w:rsidR="008B1015">
        <w:t>d</w:t>
      </w:r>
      <w:r w:rsidR="00BE7A54" w:rsidRPr="00E0588B">
        <w:t xml:space="preserve"> stable clusters with minimal information bias. </w:t>
      </w:r>
      <w:r w:rsidR="00BE7A54">
        <w:t xml:space="preserve"> </w:t>
      </w:r>
    </w:p>
    <w:p w14:paraId="520F637F" w14:textId="2E6040D9" w:rsidR="00511393" w:rsidRDefault="00511393" w:rsidP="00FB27F0">
      <w:r>
        <w:t>C</w:t>
      </w:r>
      <w:r w:rsidRPr="00E0588B">
        <w:t xml:space="preserve">lustering </w:t>
      </w:r>
      <w:r>
        <w:t>was used to</w:t>
      </w:r>
      <w:r w:rsidRPr="00E0588B">
        <w:t xml:space="preserve">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Default="00DB194F" w:rsidP="00FB27F0">
      <w:r>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006A0B33">
        <w:t>subsets of five</w:t>
      </w:r>
      <w:r w:rsidRPr="00E0588B">
        <w:t xml:space="preserve">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 xml:space="preserve">the </w:t>
      </w:r>
      <w:r w:rsidR="006A0B33" w:rsidRPr="00E0588B">
        <w:t>K</w:t>
      </w:r>
      <w:r w:rsidR="006A0B33">
        <w:rPr>
          <w:rFonts w:cs="Arial"/>
        </w:rPr>
        <w:t>ö</w:t>
      </w:r>
      <w:r w:rsidR="006A0B33">
        <w:t xml:space="preserve">ppen Geiger Climate </w:t>
      </w:r>
      <w:r w:rsidR="006A0B33" w:rsidRPr="00E0588B">
        <w:t>Classification</w:t>
      </w:r>
      <w:r w:rsidR="006A0B33">
        <w:t xml:space="preserve"> (KGCC)</w:t>
      </w:r>
      <w:r>
        <w:t xml:space="preserve"> zones could be generated.</w:t>
      </w:r>
    </w:p>
    <w:p w14:paraId="16AC2FCD" w14:textId="12194D52" w:rsidR="009C4835" w:rsidRDefault="009C4835" w:rsidP="00FB27F0">
      <w:r>
        <w:fldChar w:fldCharType="begin" w:fldLock="1"/>
      </w:r>
      <w:r w:rsidR="002D08AA">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Pr>
          <w:noProof/>
        </w:rPr>
        <w:t>Netzel and Stepinski</w:t>
      </w:r>
      <w:r w:rsidRPr="009C4835">
        <w:rPr>
          <w:noProof/>
        </w:rPr>
        <w:t xml:space="preserve"> </w:t>
      </w:r>
      <w:r>
        <w:rPr>
          <w:noProof/>
        </w:rPr>
        <w:t>(</w:t>
      </w:r>
      <w:r w:rsidRPr="009C4835">
        <w:rPr>
          <w:noProof/>
        </w:rPr>
        <w:t>2016)</w:t>
      </w:r>
      <w:r>
        <w:fldChar w:fldCharType="end"/>
      </w:r>
      <w:r>
        <w:t xml:space="preserve"> undertook</w:t>
      </w:r>
      <w:r w:rsidRPr="00E0588B">
        <w:t xml:space="preserve"> 32 different clustering </w:t>
      </w:r>
      <w:r>
        <w:t xml:space="preserve">experiments comprised of HC Ward linkage or NHC k-means with different input variables and similarity measures. These were </w:t>
      </w:r>
      <w:r w:rsidRPr="00E0588B">
        <w:t xml:space="preserve">compared to </w:t>
      </w:r>
      <w:r>
        <w:t>KGCC</w:t>
      </w:r>
      <w:r w:rsidRPr="00E0588B">
        <w:t>. The study concluded that clustering could find 50% of the climate types defined by the KG</w:t>
      </w:r>
      <w:r>
        <w:t>CC</w:t>
      </w:r>
      <w:r w:rsidRPr="00E0588B">
        <w:t>. The remaining classes differed in climatic character and spatial distribution but were shown to be more homogeneous and more distinct than KG</w:t>
      </w:r>
      <w:r>
        <w:t>CC</w:t>
      </w:r>
      <w:r w:rsidRPr="00E0588B">
        <w:t xml:space="preserve"> types</w:t>
      </w:r>
      <w:r>
        <w:t xml:space="preserve">. </w:t>
      </w:r>
      <w:r w:rsidR="00742237">
        <w:t>The study concluded than</w:t>
      </w:r>
      <w:r>
        <w:t xml:space="preserve"> indicated that the NHC </w:t>
      </w:r>
      <w:r w:rsidR="00742237">
        <w:t>k-means gave better results than the HC.</w:t>
      </w:r>
    </w:p>
    <w:p w14:paraId="6F2B9828" w14:textId="6D11574E" w:rsidR="00511393" w:rsidRDefault="00511393" w:rsidP="00FB27F0">
      <w:pPr>
        <w:pStyle w:val="Heading4"/>
      </w:pPr>
      <w:r>
        <w:lastRenderedPageBreak/>
        <w:t>Hybrid approach</w:t>
      </w:r>
    </w:p>
    <w:p w14:paraId="0D2B5DEF" w14:textId="2D601935"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used k-means as part of a multi-step approach to delineate climate regions in the Carolinas that combined in-situ (weather station data) with remotely sens</w:t>
      </w:r>
      <w:r w:rsidR="00013A3B">
        <w:t xml:space="preserve">ors </w:t>
      </w:r>
      <w:r w:rsidRPr="00E0588B">
        <w:t xml:space="preserve">and spatially distributed data. K-means was integrated within a more complex workflow </w:t>
      </w:r>
      <w:r>
        <w:t xml:space="preserve">(hierarchical </w:t>
      </w:r>
      <w:r w:rsidR="00013A3B">
        <w:t xml:space="preserve">clustering </w:t>
      </w:r>
      <w:r>
        <w:t>followed by non-hierarchical then decision trees</w:t>
      </w:r>
      <w:r w:rsidR="00013A3B">
        <w:t xml:space="preserve"> were</w:t>
      </w:r>
      <w:r>
        <w:t xml:space="preserve"> trained on results that </w:t>
      </w:r>
      <w:r w:rsidR="00013A3B">
        <w:t>classified</w:t>
      </w:r>
      <w:r>
        <w:t xml:space="preserve">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w:t>
      </w:r>
    </w:p>
    <w:p w14:paraId="33FF3D46" w14:textId="77F1ABCF" w:rsidR="00851D9E" w:rsidRDefault="00851D9E" w:rsidP="00851D9E">
      <w:pPr>
        <w:pStyle w:val="Heading4"/>
        <w:rPr>
          <w:lang w:val="en-US"/>
        </w:rPr>
      </w:pPr>
      <w:r>
        <w:rPr>
          <w:lang w:val="en-US"/>
        </w:rPr>
        <w:t>Choosing the numbers of clusters</w:t>
      </w:r>
    </w:p>
    <w:p w14:paraId="0E8E9437" w14:textId="76793BB5" w:rsidR="00D920EB" w:rsidRDefault="00E94EF4" w:rsidP="00724ECF">
      <w:r>
        <w:rPr>
          <w:lang w:val="en-US"/>
        </w:rPr>
        <w:t>A recurring theme in the literature is how to choose</w:t>
      </w:r>
      <w:r w:rsidR="00C77C37">
        <w:t xml:space="preserve"> the number of clusters</w:t>
      </w:r>
      <w:r>
        <w:t xml:space="preserve">, </w:t>
      </w:r>
      <w:r w:rsidRPr="00E94EF4">
        <w:rPr>
          <w:i/>
        </w:rPr>
        <w:t>k</w:t>
      </w:r>
      <w:r>
        <w:t xml:space="preserve">. Many </w:t>
      </w:r>
      <w:r w:rsidR="002D08AA">
        <w:t>indices</w:t>
      </w:r>
      <w:r>
        <w:t xml:space="preserve"> exist to describe the homogeneity and completeness of clustering solutions</w:t>
      </w:r>
      <w:r w:rsidR="002D08AA">
        <w:t xml:space="preserve"> </w:t>
      </w:r>
      <w:r w:rsidR="002D08AA">
        <w:fldChar w:fldCharType="begin" w:fldLock="1"/>
      </w:r>
      <w:r w:rsidR="00D920EB">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fldChar w:fldCharType="separate"/>
      </w:r>
      <w:r w:rsidR="002D08AA" w:rsidRPr="002D08AA">
        <w:rPr>
          <w:noProof/>
        </w:rPr>
        <w:t xml:space="preserve">(Arbelaitz </w:t>
      </w:r>
      <w:r w:rsidR="002D08AA" w:rsidRPr="002D08AA">
        <w:rPr>
          <w:i/>
          <w:noProof/>
        </w:rPr>
        <w:t>et al.</w:t>
      </w:r>
      <w:r w:rsidR="002D08AA" w:rsidRPr="002D08AA">
        <w:rPr>
          <w:noProof/>
        </w:rPr>
        <w:t>, 2013)</w:t>
      </w:r>
      <w:r w:rsidR="002D08AA">
        <w:fldChar w:fldCharType="end"/>
      </w:r>
      <w:r>
        <w:t xml:space="preserve">, but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nd Fovell (</w:t>
      </w:r>
      <w:r w:rsidRPr="00E50A14">
        <w:rPr>
          <w:noProof/>
        </w:rPr>
        <w:t>1993)</w:t>
      </w:r>
      <w:r>
        <w:fldChar w:fldCharType="end"/>
      </w:r>
      <w:r>
        <w:t xml:space="preserve"> insist informed decisions over </w:t>
      </w:r>
      <w:r w:rsidRPr="00E94EF4">
        <w:rPr>
          <w:i/>
        </w:rPr>
        <w:t>k</w:t>
      </w:r>
      <w:r>
        <w:t xml:space="preserve"> must </w:t>
      </w:r>
      <w:r w:rsidR="004E0954">
        <w:t xml:space="preserve">also </w:t>
      </w:r>
      <w:r>
        <w:t xml:space="preserve">include domain knowledge. </w:t>
      </w:r>
      <w:r w:rsidR="00C77C37">
        <w:t xml:space="preserve">Increasing </w:t>
      </w:r>
      <w:r w:rsidRPr="00E94EF4">
        <w:rPr>
          <w:i/>
        </w:rPr>
        <w:t>k</w:t>
      </w:r>
      <w:r w:rsidR="00C77C37">
        <w:t xml:space="preserve"> serves to become more specific but at the cost of generality</w:t>
      </w:r>
      <w:r>
        <w:t>.</w:t>
      </w:r>
      <w:r w:rsidR="00E50A14">
        <w:t xml:space="preserve"> </w:t>
      </w:r>
      <w:r w:rsidR="00511393">
        <w:t>L</w:t>
      </w:r>
      <w:r w:rsidR="00C77C37" w:rsidRPr="00E0588B">
        <w:t>ower cluster number</w:t>
      </w:r>
      <w:r w:rsidR="00C77C37">
        <w:t>s</w:t>
      </w:r>
      <w:r w:rsidR="00C77C37" w:rsidRPr="00E0588B">
        <w:t xml:space="preserve"> represent a loss of detail </w:t>
      </w:r>
      <w:r w:rsidR="00C77C37">
        <w:t>but, they can</w:t>
      </w:r>
      <w:r w:rsidR="00C77C37" w:rsidRPr="00E0588B">
        <w:t xml:space="preserve"> enhance interpretation and generality. Climate data varies smoothly and hard edges between clusters </w:t>
      </w:r>
      <w:r w:rsidR="00C77C37">
        <w:t>do</w:t>
      </w:r>
      <w:r w:rsidR="00C77C37" w:rsidRPr="00E0588B">
        <w:t xml:space="preserve"> not exist</w:t>
      </w:r>
      <w:r w:rsidR="00C77C37">
        <w:t>,</w:t>
      </w:r>
      <w:r w:rsidR="00C77C37" w:rsidRPr="00E0588B">
        <w:t xml:space="preserve"> the choice is</w:t>
      </w:r>
      <w:r w:rsidR="00C77C37">
        <w:t xml:space="preserve"> partly</w:t>
      </w:r>
      <w:r w:rsidR="00C77C37" w:rsidRPr="00E0588B">
        <w:t xml:space="preserve"> subjective and based on an adequate subdivision</w:t>
      </w:r>
      <w:r w:rsidR="00C77C37">
        <w:t xml:space="preserve">. </w:t>
      </w:r>
    </w:p>
    <w:p w14:paraId="2BA81EC1" w14:textId="0283D7B6" w:rsidR="00D920EB" w:rsidRPr="00E0588B" w:rsidRDefault="00724ECF" w:rsidP="00B77F29">
      <w:r>
        <w:t>S</w:t>
      </w:r>
      <w:r w:rsidRPr="00E0588B">
        <w:t xml:space="preserve">ilhouette </w:t>
      </w:r>
      <w:r>
        <w:t>index</w:t>
      </w:r>
      <w:r w:rsidR="00D920EB">
        <w:t xml:space="preserve"> </w:t>
      </w:r>
      <w:r w:rsidR="00892226">
        <w:t xml:space="preserve">represents dissimilarity </w:t>
      </w:r>
      <w:r w:rsidR="00892226">
        <w:fldChar w:fldCharType="begin" w:fldLock="1"/>
      </w:r>
      <w:r w:rsidR="00892226">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operties":{"noteIndex":0},"schema":"https://github.com/citation-style-language/schema/raw/master/csl-citation.json"}</w:instrText>
      </w:r>
      <w:r w:rsidR="00892226">
        <w:fldChar w:fldCharType="separate"/>
      </w:r>
      <w:r w:rsidR="00892226" w:rsidRPr="00892226">
        <w:rPr>
          <w:noProof/>
        </w:rPr>
        <w:t>(Wiwie, Baumbach and Röttger, 2015)</w:t>
      </w:r>
      <w:r w:rsidR="00892226">
        <w:fldChar w:fldCharType="end"/>
      </w:r>
      <w:r w:rsidR="00892226">
        <w:t xml:space="preserve"> and is </w:t>
      </w:r>
      <w:r>
        <w:t>found to produce good results in comparison to other indices</w:t>
      </w:r>
      <w:r w:rsidR="00D920EB">
        <w:t xml:space="preserve"> </w:t>
      </w:r>
      <w:r w:rsidR="00D920EB">
        <w:fldChar w:fldCharType="begin" w:fldLock="1"/>
      </w:r>
      <w:r w:rsidR="00C94859">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fldChar w:fldCharType="separate"/>
      </w:r>
      <w:r w:rsidR="00D920EB" w:rsidRPr="00D920EB">
        <w:rPr>
          <w:noProof/>
        </w:rPr>
        <w:t xml:space="preserve">(Arbelaitz </w:t>
      </w:r>
      <w:r w:rsidR="00D920EB" w:rsidRPr="00D920EB">
        <w:rPr>
          <w:i/>
          <w:noProof/>
        </w:rPr>
        <w:t>et al.</w:t>
      </w:r>
      <w:r w:rsidR="00D920EB" w:rsidRPr="00D920EB">
        <w:rPr>
          <w:noProof/>
        </w:rPr>
        <w:t>, 2013)</w:t>
      </w:r>
      <w:r w:rsidR="00D920EB">
        <w:fldChar w:fldCharType="end"/>
      </w:r>
      <w:r>
        <w:t xml:space="preserve">. </w:t>
      </w:r>
      <w:r w:rsidR="00B77F29">
        <w:t xml:space="preserve">Silhouette is the ratio between the difference of the inter-mean (average of distances </w:t>
      </w:r>
      <w:proofErr w:type="gramStart"/>
      <w:r w:rsidR="00B77F29">
        <w:t>form</w:t>
      </w:r>
      <w:proofErr w:type="gramEnd"/>
      <w:r w:rsidR="00B77F29">
        <w:t xml:space="preserve"> each cluster centroid to the global centre) and the intra-mean (</w:t>
      </w:r>
      <w:r w:rsidR="00B77F29" w:rsidRPr="00E0588B">
        <w:t xml:space="preserve">the average distance between </w:t>
      </w:r>
      <w:r w:rsidR="00B77F29">
        <w:t xml:space="preserve">each vector and its cluster’s centroid) and the maximum </w:t>
      </w:r>
    </w:p>
    <w:p w14:paraId="55A26B00" w14:textId="77777777" w:rsidR="00B77F29" w:rsidRDefault="00D920EB" w:rsidP="00851D9E">
      <w:r>
        <w:t>Dunn index defines</w:t>
      </w:r>
      <w:r w:rsidR="00414C3E">
        <w:t xml:space="preserve"> quality of clustering</w:t>
      </w:r>
      <w:r>
        <w:t xml:space="preserve"> </w:t>
      </w:r>
      <w:r w:rsidR="00414C3E">
        <w:t>as a ration of cohesion (as the maximum cluster diameter) and separation (</w:t>
      </w:r>
      <w:r>
        <w:t>the distance to the nearest neighbour.</w:t>
      </w:r>
      <w:r w:rsidR="00414C3E">
        <w:t xml:space="preserve"> </w:t>
      </w:r>
      <w:r w:rsidR="00414C3E">
        <w:rPr>
          <w:lang w:eastAsia="en-US"/>
        </w:rPr>
        <w:fldChar w:fldCharType="begin" w:fldLock="1"/>
      </w:r>
      <w:r w:rsidR="00414C3E">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Pr>
          <w:lang w:eastAsia="en-US"/>
        </w:rPr>
        <w:fldChar w:fldCharType="separate"/>
      </w:r>
      <w:r w:rsidR="00414C3E" w:rsidRPr="00435179">
        <w:rPr>
          <w:noProof/>
          <w:lang w:eastAsia="en-US"/>
        </w:rPr>
        <w:t xml:space="preserve">Luna-Romera </w:t>
      </w:r>
      <w:r w:rsidR="00414C3E" w:rsidRPr="00435179">
        <w:rPr>
          <w:i/>
          <w:noProof/>
          <w:lang w:eastAsia="en-US"/>
        </w:rPr>
        <w:t>et al.</w:t>
      </w:r>
      <w:r w:rsidR="00414C3E" w:rsidRPr="00435179">
        <w:rPr>
          <w:noProof/>
          <w:lang w:eastAsia="en-US"/>
        </w:rPr>
        <w:t>, (2016)</w:t>
      </w:r>
      <w:r w:rsidR="00414C3E">
        <w:rPr>
          <w:lang w:eastAsia="en-US"/>
        </w:rPr>
        <w:fldChar w:fldCharType="end"/>
      </w:r>
      <w:r w:rsidR="00414C3E">
        <w:rPr>
          <w:lang w:eastAsia="en-US"/>
        </w:rPr>
        <w:t xml:space="preserve"> suggest the first maximum found with the </w:t>
      </w:r>
      <w:r w:rsidR="00414C3E" w:rsidRPr="00435179">
        <w:rPr>
          <w:lang w:eastAsia="en-US"/>
        </w:rPr>
        <w:t>Dunn index</w:t>
      </w:r>
      <w:r w:rsidR="00414C3E">
        <w:rPr>
          <w:lang w:eastAsia="en-US"/>
        </w:rPr>
        <w:t xml:space="preserve"> indicates the optimal number of clusters.</w:t>
      </w:r>
      <w:r>
        <w:t xml:space="preserve"> Higher values in both </w:t>
      </w:r>
      <w:r w:rsidR="00414C3E">
        <w:t xml:space="preserve">Silhouette and Dunn </w:t>
      </w:r>
      <w:r>
        <w:t xml:space="preserve">indices indicate better performance. </w:t>
      </w:r>
    </w:p>
    <w:p w14:paraId="0B018EDE" w14:textId="014BD7CC" w:rsidR="00851D9E" w:rsidRPr="00776410" w:rsidRDefault="00851D9E" w:rsidP="00851D9E">
      <w:pPr>
        <w:rPr>
          <w:lang w:val="en-US"/>
        </w:rPr>
      </w:pPr>
      <w:r>
        <w:t>Sum of Squared Errors</w:t>
      </w:r>
      <w:r w:rsidR="000B5BCD">
        <w:t xml:space="preserve"> (SSE)</w:t>
      </w:r>
      <w:r w:rsidR="00414C3E">
        <w:t xml:space="preserve">, a measure of </w:t>
      </w:r>
      <w:r w:rsidR="00776410">
        <w:t xml:space="preserve">internal </w:t>
      </w:r>
      <w:r w:rsidR="00414C3E">
        <w:t>cluster</w:t>
      </w:r>
      <w:r w:rsidR="00776410">
        <w:t>ing</w:t>
      </w:r>
      <w:r w:rsidR="00414C3E">
        <w:t xml:space="preserve"> cohesion</w:t>
      </w:r>
      <w:r>
        <w:rPr>
          <w:lang w:val="en-US"/>
        </w:rPr>
        <w:t xml:space="preserve">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sidR="000B5BCD">
        <w:rPr>
          <w:lang w:val="en-US"/>
        </w:rPr>
        <w:t xml:space="preserve">can also be used for validity and is calculated using the square of the Euclidian distance between each </w:t>
      </w:r>
      <w:r w:rsidR="00776410">
        <w:rPr>
          <w:lang w:val="en-US"/>
        </w:rPr>
        <w:t>vector</w:t>
      </w:r>
      <w:r w:rsidR="000B5BCD">
        <w:rPr>
          <w:lang w:val="en-US"/>
        </w:rPr>
        <w:t xml:space="preserve"> and its cluster centroid. </w:t>
      </w:r>
      <w:r w:rsidR="00776410">
        <w:rPr>
          <w:lang w:val="en-US"/>
        </w:rPr>
        <w:t xml:space="preserve"> T</w:t>
      </w:r>
      <w:r w:rsidR="00776410" w:rsidRPr="000B5BCD">
        <w:rPr>
          <w:lang w:val="en-US"/>
        </w:rPr>
        <w:t>he</w:t>
      </w:r>
      <w:r w:rsidR="00776410">
        <w:rPr>
          <w:i/>
          <w:lang w:val="en-US"/>
        </w:rPr>
        <w:t xml:space="preserve"> </w:t>
      </w:r>
      <w:r w:rsidR="00776410">
        <w:rPr>
          <w:lang w:val="en-US"/>
        </w:rPr>
        <w:t>Elbow method can be used to find a close to optimal</w:t>
      </w:r>
      <w:r w:rsidR="000B5BCD">
        <w:rPr>
          <w:lang w:val="en-US"/>
        </w:rPr>
        <w:t xml:space="preserve"> value of </w:t>
      </w:r>
      <w:r w:rsidR="000B5BCD" w:rsidRPr="000B5BCD">
        <w:rPr>
          <w:i/>
          <w:lang w:val="en-US"/>
        </w:rPr>
        <w:t>k</w:t>
      </w:r>
      <w:r w:rsidR="000B5BCD">
        <w:rPr>
          <w:i/>
          <w:lang w:val="en-US"/>
        </w:rPr>
        <w:t xml:space="preserve"> </w:t>
      </w:r>
      <w:r w:rsidR="00776410">
        <w:rPr>
          <w:lang w:val="en-US"/>
        </w:rPr>
        <w:t>by plotting</w:t>
      </w:r>
      <w:r w:rsidR="000B5BCD">
        <w:rPr>
          <w:lang w:val="en-US"/>
        </w:rPr>
        <w:t xml:space="preserve"> SSE against the</w:t>
      </w:r>
      <w:r w:rsidR="000B5BCD" w:rsidRPr="000B5BCD">
        <w:rPr>
          <w:i/>
          <w:lang w:val="en-US"/>
        </w:rPr>
        <w:t xml:space="preserve"> k</w:t>
      </w:r>
      <w:r w:rsidR="000B5BCD">
        <w:rPr>
          <w:i/>
          <w:lang w:val="en-US"/>
        </w:rPr>
        <w:t>.</w:t>
      </w:r>
      <w:r w:rsidR="000B5BCD">
        <w:rPr>
          <w:lang w:val="en-US"/>
        </w:rPr>
        <w:t xml:space="preserve"> </w:t>
      </w:r>
      <w:r w:rsidR="00776410">
        <w:rPr>
          <w:lang w:val="en-US"/>
        </w:rPr>
        <w:t>The</w:t>
      </w:r>
      <w:r w:rsidR="003A40AB">
        <w:rPr>
          <w:lang w:val="en-US"/>
        </w:rPr>
        <w:t xml:space="preserve"> inflexion</w:t>
      </w:r>
      <w:r w:rsidR="00776410">
        <w:rPr>
          <w:lang w:val="en-US"/>
        </w:rPr>
        <w:t xml:space="preserve"> (elbow)</w:t>
      </w:r>
      <w:r w:rsidR="003A40AB">
        <w:rPr>
          <w:lang w:val="en-US"/>
        </w:rPr>
        <w:t xml:space="preserve"> in the graph indicates</w:t>
      </w:r>
      <w:r w:rsidR="000F30F3">
        <w:rPr>
          <w:lang w:val="en-US"/>
        </w:rPr>
        <w:t xml:space="preserve"> a good candidate for </w:t>
      </w:r>
      <w:r w:rsidR="000F30F3" w:rsidRPr="000F30F3">
        <w:rPr>
          <w:i/>
          <w:lang w:val="en-US"/>
        </w:rPr>
        <w:t>k</w:t>
      </w:r>
      <w:r>
        <w:rPr>
          <w:lang w:val="en-US"/>
        </w:rPr>
        <w:t xml:space="preserve"> </w:t>
      </w:r>
      <w:r>
        <w:rPr>
          <w:lang w:val="en-US"/>
        </w:rPr>
        <w:fldChar w:fldCharType="begin" w:fldLock="1"/>
      </w:r>
      <w:r w:rsidR="000B5BCD">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sidR="000B5BCD">
        <w:rPr>
          <w:lang w:val="en-US"/>
        </w:rPr>
        <w:t xml:space="preserve"> and </w:t>
      </w:r>
      <w:r>
        <w:rPr>
          <w:lang w:val="en-US"/>
        </w:rPr>
        <w:fldChar w:fldCharType="begin" w:fldLock="1"/>
      </w:r>
      <w:r w:rsidR="00C94859">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r w:rsidR="000B5BCD">
        <w:rPr>
          <w:lang w:val="en-US"/>
        </w:rPr>
        <w:t xml:space="preserve"> </w:t>
      </w:r>
    </w:p>
    <w:p w14:paraId="7A3A91FB" w14:textId="292C16C2" w:rsidR="00851D9E" w:rsidRDefault="006D5636" w:rsidP="00851D9E">
      <w:pPr>
        <w:pStyle w:val="Heading4"/>
      </w:pPr>
      <w:r>
        <w:t>Pre-processing and c</w:t>
      </w:r>
      <w:r w:rsidR="00851D9E">
        <w:t>hoosing the variables</w:t>
      </w:r>
    </w:p>
    <w:p w14:paraId="29470506" w14:textId="32893034" w:rsidR="008F34C9" w:rsidRDefault="00C94859" w:rsidP="008855C8">
      <w:r>
        <w:fldChar w:fldCharType="begin" w:fldLock="1"/>
      </w:r>
      <w:r w:rsidR="000B4F7D">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sidR="000B4F7D">
        <w:rPr>
          <w:noProof/>
        </w:rPr>
        <w:t>Netzel and Stepinski</w:t>
      </w:r>
      <w:r w:rsidRPr="00C94859">
        <w:rPr>
          <w:noProof/>
        </w:rPr>
        <w:t xml:space="preserve"> </w:t>
      </w:r>
      <w:r w:rsidR="000B4F7D">
        <w:rPr>
          <w:noProof/>
        </w:rPr>
        <w:t>(</w:t>
      </w:r>
      <w:r w:rsidRPr="00C94859">
        <w:rPr>
          <w:noProof/>
        </w:rPr>
        <w:t>2016)</w:t>
      </w:r>
      <w:r>
        <w:fldChar w:fldCharType="end"/>
      </w:r>
      <w:r>
        <w:t xml:space="preserve"> </w:t>
      </w:r>
      <w:r w:rsidR="000B4F7D">
        <w:t xml:space="preserve">and </w:t>
      </w:r>
      <w:r w:rsidR="000B4F7D">
        <w:fldChar w:fldCharType="begin" w:fldLock="1"/>
      </w:r>
      <w:r w:rsidR="008F34C9">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fldChar w:fldCharType="separate"/>
      </w:r>
      <w:r w:rsidR="000B4F7D" w:rsidRPr="000B4F7D">
        <w:rPr>
          <w:noProof/>
        </w:rPr>
        <w:t>Zsche</w:t>
      </w:r>
      <w:r w:rsidR="000B4F7D">
        <w:rPr>
          <w:noProof/>
        </w:rPr>
        <w:t>ischler, Mahecha and Harmeling (</w:t>
      </w:r>
      <w:r w:rsidR="000B4F7D" w:rsidRPr="000B4F7D">
        <w:rPr>
          <w:noProof/>
        </w:rPr>
        <w:t>2012)</w:t>
      </w:r>
      <w:r w:rsidR="000B4F7D">
        <w:fldChar w:fldCharType="end"/>
      </w:r>
      <w:r w:rsidR="000B4F7D">
        <w:t xml:space="preserve"> are clear that n</w:t>
      </w:r>
      <w:r w:rsidR="005E10F1">
        <w:t>ormalisation</w:t>
      </w:r>
      <w:r w:rsidR="00E8564D">
        <w:t xml:space="preserve"> </w:t>
      </w:r>
      <w:r w:rsidR="000B4F7D">
        <w:t xml:space="preserve">of variables is essential to remove the effects from different scales. </w:t>
      </w:r>
      <w:r w:rsidR="008F34C9">
        <w:t>P</w:t>
      </w:r>
      <w:r w:rsidR="00A91F7D">
        <w:t xml:space="preserve">rinciple component analysis (PCA) is </w:t>
      </w:r>
      <w:r w:rsidR="008F34C9">
        <w:t xml:space="preserve">thought to be important in </w:t>
      </w:r>
      <w:r w:rsidR="008A30EE">
        <w:t xml:space="preserve">identifying and </w:t>
      </w:r>
      <w:r w:rsidR="008F34C9">
        <w:t xml:space="preserve">removing highly corelated variables </w:t>
      </w:r>
      <w:r w:rsidR="008F34C9">
        <w:fldChar w:fldCharType="begin" w:fldLock="1"/>
      </w:r>
      <w:r w:rsidR="008F34C9">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fldChar w:fldCharType="separate"/>
      </w:r>
      <w:r w:rsidR="008F34C9" w:rsidRPr="008F34C9">
        <w:rPr>
          <w:noProof/>
        </w:rPr>
        <w:t>(Fovell and Fovell, 1993)</w:t>
      </w:r>
      <w:r w:rsidR="008F34C9">
        <w:fldChar w:fldCharType="end"/>
      </w:r>
      <w:r w:rsidR="008F34C9">
        <w:t xml:space="preserve">, but simultaneously questioned. PCA required subjective decisions as to where the truncation of the features should occur and lead to information bias. </w:t>
      </w:r>
      <w:r w:rsidR="008F34C9">
        <w:fldChar w:fldCharType="begin" w:fldLock="1"/>
      </w:r>
      <w:r w:rsidR="008F34C9">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fldChar w:fldCharType="separate"/>
      </w:r>
      <w:r w:rsidR="008F34C9" w:rsidRPr="00001C83">
        <w:rPr>
          <w:noProof/>
        </w:rPr>
        <w:t xml:space="preserve">Rhee </w:t>
      </w:r>
      <w:r w:rsidR="008F34C9" w:rsidRPr="00001C83">
        <w:rPr>
          <w:i/>
          <w:noProof/>
        </w:rPr>
        <w:t>et al.</w:t>
      </w:r>
      <w:r w:rsidR="008F34C9" w:rsidRPr="00001C83">
        <w:rPr>
          <w:noProof/>
        </w:rPr>
        <w:t xml:space="preserve"> </w:t>
      </w:r>
      <w:r w:rsidR="008F34C9">
        <w:rPr>
          <w:noProof/>
        </w:rPr>
        <w:t>(</w:t>
      </w:r>
      <w:r w:rsidR="008F34C9" w:rsidRPr="00001C83">
        <w:rPr>
          <w:noProof/>
        </w:rPr>
        <w:t>2008)</w:t>
      </w:r>
      <w:r w:rsidR="008F34C9">
        <w:fldChar w:fldCharType="end"/>
      </w:r>
      <w:r w:rsidR="008F34C9">
        <w:t xml:space="preserve"> chose to avoid of truncation entirely and not use PCA fearing loss of information in their monthly time series data. </w:t>
      </w:r>
    </w:p>
    <w:p w14:paraId="5D0895CE" w14:textId="2F6CE233" w:rsidR="00E8564D" w:rsidRDefault="008F34C9" w:rsidP="008855C8">
      <w:r>
        <w:lastRenderedPageBreak/>
        <w:t>Domain knowledge also needs to factor in selection of variables</w:t>
      </w:r>
      <w:r w:rsidR="00F13E04">
        <w:t xml:space="preserve">. </w:t>
      </w:r>
      <w:r w:rsidR="00F13E04">
        <w:fldChar w:fldCharType="begin" w:fldLock="1"/>
      </w:r>
      <w:r w:rsidR="007427BF">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fldChar w:fldCharType="separate"/>
      </w:r>
      <w:r w:rsidR="00F13E04">
        <w:rPr>
          <w:noProof/>
        </w:rPr>
        <w:t>Forsythe, Blenkinsop and Fowler (</w:t>
      </w:r>
      <w:r w:rsidR="00F13E04" w:rsidRPr="00F13E04">
        <w:rPr>
          <w:noProof/>
        </w:rPr>
        <w:t>2015)</w:t>
      </w:r>
      <w:r w:rsidR="00F13E04">
        <w:fldChar w:fldCharType="end"/>
      </w:r>
      <w:r w:rsidR="00F13E04">
        <w:t xml:space="preserve"> suggest the usefulness</w:t>
      </w:r>
      <w:r w:rsidR="005E10F1">
        <w:t xml:space="preserve"> of classification is </w:t>
      </w:r>
      <w:r>
        <w:t>dependent on the extents that it</w:t>
      </w:r>
      <w:r w:rsidR="005E10F1">
        <w:t xml:space="preserve"> reflects the constraints that determine the physical processes of interest</w:t>
      </w:r>
      <w:r>
        <w:t xml:space="preserve">. </w:t>
      </w:r>
      <w:r w:rsidR="00F13E04">
        <w:t xml:space="preserve">This indicates that understanding the domain </w:t>
      </w:r>
      <w:r w:rsidR="007B0331">
        <w:t>and existing common approaches</w:t>
      </w:r>
      <w:r w:rsidR="00F13E04">
        <w:t xml:space="preserve"> </w:t>
      </w:r>
      <w:r w:rsidR="007B0331">
        <w:t xml:space="preserve">to the problem can begin to </w:t>
      </w:r>
      <w:r w:rsidR="00F13E04">
        <w:t xml:space="preserve">justify </w:t>
      </w:r>
      <w:r w:rsidR="007B0331">
        <w:t>which variables are required.</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263677A3"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w:t>
      </w:r>
      <w:bookmarkStart w:id="11" w:name="_Hlk515445759"/>
      <w:r w:rsidR="00812CA8">
        <w:t xml:space="preserve">ructures are not overlooked.   </w:t>
      </w:r>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bookmarkEnd w:id="11"/>
    <w:p w14:paraId="03CC19EC" w14:textId="6C09023F" w:rsidR="009B6013" w:rsidRDefault="009B6013" w:rsidP="00812CA8">
      <w:pPr>
        <w:pStyle w:val="Heading3"/>
        <w:rPr>
          <w:lang w:val="en-US"/>
        </w:rPr>
      </w:pPr>
      <w:r>
        <w:rPr>
          <w:lang w:val="en-US"/>
        </w:rPr>
        <w:t>Cloud computing</w:t>
      </w:r>
    </w:p>
    <w:p w14:paraId="480B3545" w14:textId="219AFCB2" w:rsidR="009B6013" w:rsidRDefault="009B6013" w:rsidP="00812CA8">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161F9047" w:rsidR="009B6013" w:rsidRDefault="009B6013" w:rsidP="00812CA8">
      <w:r>
        <w:t xml:space="preserve">Amazon </w:t>
      </w:r>
      <w:r w:rsidR="00812CA8">
        <w:t xml:space="preserve">Web Services (AWS) </w:t>
      </w:r>
      <w:r>
        <w:t>is a cloud provider offering all the different cloud service models. The A</w:t>
      </w:r>
      <w:r w:rsidR="00812CA8">
        <w:t>WS</w:t>
      </w:r>
      <w:r>
        <w:t xml:space="preserve"> IaaS includes Elastic Map Reduce (EMR) a hosted Hadoop framework that includes Apache Spark and other distributed frameworks. EMR automatically configures another Amazon product, </w:t>
      </w:r>
      <w:r>
        <w:rPr>
          <w:rFonts w:ascii="Helvetica" w:hAnsi="Helvetica" w:cs="Helvetica"/>
          <w:color w:val="232F3E"/>
        </w:rPr>
        <w:t xml:space="preserve">Elastic Compute Cloud (EC2) </w:t>
      </w:r>
      <w:r w:rsidR="00812CA8">
        <w:rPr>
          <w:rFonts w:ascii="Helvetica" w:hAnsi="Helvetica" w:cs="Helvetica"/>
          <w:color w:val="232F3E"/>
        </w:rPr>
        <w:t>to provide</w:t>
      </w:r>
      <w:r>
        <w:rPr>
          <w:rFonts w:ascii="Helvetica" w:hAnsi="Helvetica" w:cs="Helvetica"/>
          <w:color w:val="232F3E"/>
        </w:rPr>
        <w:t xml:space="preserve">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w:t>
      </w:r>
      <w:r w:rsidR="00812CA8">
        <w:t>AWS</w:t>
      </w:r>
      <w:r>
        <w:t xml:space="preserve">’s Simple Storage Service (S3). S3 is </w:t>
      </w:r>
      <w:r w:rsidR="00812CA8">
        <w:t>an</w:t>
      </w:r>
      <w:r>
        <w:t xml:space="preserve"> object </w:t>
      </w:r>
      <w:r>
        <w:lastRenderedPageBreak/>
        <w:t xml:space="preserve">storage service providing scalability </w:t>
      </w:r>
      <w:r w:rsidR="00812CA8">
        <w:t>and automatic data replication by</w:t>
      </w:r>
      <w:r>
        <w:t xml:space="preserve"> distributed </w:t>
      </w:r>
      <w:r w:rsidR="00812CA8">
        <w:t xml:space="preserve">data </w:t>
      </w:r>
      <w:r>
        <w:t>across</w:t>
      </w:r>
      <w:r w:rsidR="00812CA8">
        <w:t xml:space="preserve"> a minimum of</w:t>
      </w:r>
      <w:r>
        <w:t xml:space="preserve"> three facilities in a region.</w:t>
      </w:r>
    </w:p>
    <w:p w14:paraId="34C97902" w14:textId="0CB4B246" w:rsidR="00931BC5" w:rsidRPr="00375814" w:rsidRDefault="007B733B" w:rsidP="00812CA8">
      <w:pPr>
        <w:pStyle w:val="Heading3"/>
      </w:pPr>
      <w:r>
        <w:t>Big data t</w:t>
      </w:r>
      <w:r w:rsidR="00931BC5" w:rsidRPr="00375814">
        <w:t>ools</w:t>
      </w:r>
    </w:p>
    <w:p w14:paraId="31541F8D" w14:textId="77777777" w:rsidR="00A84072" w:rsidRPr="00375814" w:rsidRDefault="00A84072" w:rsidP="00812CA8">
      <w:pPr>
        <w:pStyle w:val="Heading4"/>
      </w:pPr>
      <w:bookmarkStart w:id="12" w:name="_Hlk515978082"/>
      <w:r w:rsidRPr="00375814">
        <w:t>Workflow management for scientific big data systems</w:t>
      </w:r>
    </w:p>
    <w:bookmarkEnd w:id="12"/>
    <w:p w14:paraId="034B44A9" w14:textId="54C0749E" w:rsidR="00A84072" w:rsidRPr="00375814" w:rsidRDefault="00A84072" w:rsidP="00812CA8">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375814" w:rsidRDefault="00A84072" w:rsidP="00812CA8">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2F6792">
        <w:t xml:space="preserve">Figure </w:t>
      </w:r>
      <w:r w:rsidR="002F6792">
        <w:rPr>
          <w:noProof/>
        </w:rPr>
        <w:t>5</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812CA8">
      <w:pPr>
        <w:keepNext/>
        <w:spacing w:before="100" w:after="100"/>
        <w:ind w:hanging="11"/>
      </w:pPr>
      <w:r w:rsidRPr="00375814">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5">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54A8A460" w:rsidR="00A84072" w:rsidRPr="00375814" w:rsidRDefault="00A84072" w:rsidP="00812CA8">
      <w:pPr>
        <w:pStyle w:val="Caption"/>
        <w:rPr>
          <w:iCs w:val="0"/>
          <w:lang w:eastAsia="en-US"/>
        </w:rPr>
      </w:pPr>
      <w:bookmarkStart w:id="13" w:name="_Ref527537454"/>
      <w:bookmarkStart w:id="14" w:name="_Toc527463440"/>
      <w:bookmarkStart w:id="15" w:name="_Ref527531989"/>
      <w:bookmarkStart w:id="16" w:name="_Toc527887144"/>
      <w:r>
        <w:t xml:space="preserve">Figure </w:t>
      </w:r>
      <w:fldSimple w:instr=" SEQ Figure \* ARABIC ">
        <w:r w:rsidR="00E0190B">
          <w:rPr>
            <w:noProof/>
          </w:rPr>
          <w:t>5</w:t>
        </w:r>
      </w:fldSimple>
      <w:bookmarkEnd w:id="13"/>
      <w:r>
        <w:t xml:space="preserve"> </w:t>
      </w:r>
      <w:r w:rsidRPr="00E30FEA">
        <w:t>Reference architecture of a WMS</w:t>
      </w:r>
      <w:bookmarkEnd w:id="14"/>
      <w:bookmarkEnd w:id="15"/>
      <w:bookmarkEnd w:id="16"/>
      <w:r>
        <w:t xml:space="preserve"> </w:t>
      </w:r>
    </w:p>
    <w:p w14:paraId="4EA3C2C0" w14:textId="77777777" w:rsidR="00D95A6F" w:rsidRPr="00375814" w:rsidRDefault="00D95A6F" w:rsidP="00812CA8">
      <w:pPr>
        <w:pStyle w:val="Heading4"/>
      </w:pPr>
      <w:r w:rsidRPr="00375814">
        <w:t>Big data application architecture and components</w:t>
      </w:r>
    </w:p>
    <w:p w14:paraId="7B732C8B" w14:textId="214089D9" w:rsidR="00D95A6F" w:rsidRDefault="00D95A6F" w:rsidP="00812CA8">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2F6792">
        <w:t xml:space="preserve">Figure </w:t>
      </w:r>
      <w:r w:rsidR="002F6792">
        <w:rPr>
          <w:noProof/>
        </w:rPr>
        <w:t>6</w:t>
      </w:r>
      <w:r w:rsidR="00C13CDB">
        <w:fldChar w:fldCharType="end"/>
      </w:r>
      <w:r w:rsidR="00C13CDB">
        <w:t>)</w:t>
      </w:r>
      <w:r w:rsidRPr="00375814">
        <w:t>.</w:t>
      </w:r>
    </w:p>
    <w:p w14:paraId="1B54C5D9" w14:textId="77777777" w:rsidR="00C21306" w:rsidRDefault="00C21306" w:rsidP="00812CA8">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38F72EE1" w:rsidR="00C21306" w:rsidRDefault="00C21306" w:rsidP="00812CA8">
      <w:pPr>
        <w:pStyle w:val="Caption"/>
      </w:pPr>
      <w:bookmarkStart w:id="17" w:name="_Ref527538575"/>
      <w:bookmarkStart w:id="18" w:name="_Toc527887145"/>
      <w:r>
        <w:t xml:space="preserve">Figure </w:t>
      </w:r>
      <w:fldSimple w:instr=" SEQ Figure \* ARABIC ">
        <w:r w:rsidR="00E0190B">
          <w:rPr>
            <w:noProof/>
          </w:rPr>
          <w:t>6</w:t>
        </w:r>
      </w:fldSimple>
      <w:bookmarkEnd w:id="17"/>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bookmarkEnd w:id="18"/>
      <w:r w:rsidRPr="00375814">
        <w:fldChar w:fldCharType="end"/>
      </w:r>
    </w:p>
    <w:p w14:paraId="3033FFB2" w14:textId="3FECE8A5" w:rsidR="00931BC5" w:rsidRPr="00375814" w:rsidRDefault="007D03A0" w:rsidP="00812CA8">
      <w:pPr>
        <w:pStyle w:val="Heading4"/>
      </w:pPr>
      <w:r>
        <w:t>Big data and</w:t>
      </w:r>
      <w:r w:rsidR="00931BC5" w:rsidRPr="00375814">
        <w:t xml:space="preserve"> Weather Data</w:t>
      </w:r>
    </w:p>
    <w:p w14:paraId="55E50B75" w14:textId="6560DFB7" w:rsidR="00931BC5" w:rsidRPr="00375814" w:rsidRDefault="00931BC5" w:rsidP="00812CA8">
      <w:r w:rsidRPr="00375814">
        <w:t xml:space="preserve">Several precedents exist describing the application of big data tools to process and undertake simple analysis on climate </w:t>
      </w:r>
      <w:r w:rsidR="00691C84">
        <w:t xml:space="preserve">and weather </w:t>
      </w:r>
      <w:r w:rsidRPr="00375814">
        <w:t>data. Three tools frequently occur in the literature Hadoop, Apache Spark and MapReduce.</w:t>
      </w:r>
    </w:p>
    <w:p w14:paraId="4EF55F65" w14:textId="77777777" w:rsidR="00931BC5" w:rsidRPr="00375814" w:rsidRDefault="00931BC5" w:rsidP="00812CA8">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6DC74E86" w:rsidR="00931BC5" w:rsidRPr="00375814" w:rsidRDefault="00931BC5" w:rsidP="00812CA8">
      <w:pPr>
        <w:pStyle w:val="ListParagraph"/>
        <w:numPr>
          <w:ilvl w:val="0"/>
          <w:numId w:val="9"/>
        </w:numPr>
      </w:pPr>
      <w:r w:rsidRPr="00375814">
        <w:t>Hadoop and Spark were used to find points with similar weather conditions using Euclidean distances based on weather attributes using the</w:t>
      </w:r>
      <w:r w:rsidR="001D028E">
        <w:t xml:space="preserve"> US National Oceanic and Atmospheric Administration</w:t>
      </w:r>
      <w:r w:rsidRPr="00375814">
        <w:t xml:space="preserve"> </w:t>
      </w:r>
      <w:r w:rsidR="001D028E">
        <w:t>(</w:t>
      </w:r>
      <w:r w:rsidRPr="00375814">
        <w:t>NOAA</w:t>
      </w:r>
      <w:r w:rsidR="001D028E">
        <w:t>)</w:t>
      </w:r>
      <w:r w:rsidRPr="00375814">
        <w:t xml:space="preserve">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812CA8">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812CA8">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08289149" w:rsidR="00931BC5" w:rsidRPr="00375814" w:rsidRDefault="00931BC5" w:rsidP="00812CA8">
      <w:pPr>
        <w:pStyle w:val="ListParagraph"/>
        <w:numPr>
          <w:ilvl w:val="0"/>
          <w:numId w:val="9"/>
        </w:numPr>
      </w:pPr>
      <w:r w:rsidRPr="00375814">
        <w:t>MapReduce was used to</w:t>
      </w:r>
      <w:r w:rsidR="001D028E">
        <w:t xml:space="preserve"> build an analytical engine</w:t>
      </w:r>
      <w:r w:rsidRPr="00375814">
        <w:t xml:space="preserve"> </w:t>
      </w:r>
      <w:r w:rsidR="001D028E">
        <w:t xml:space="preserve">for </w:t>
      </w:r>
      <w:r w:rsidRPr="00375814">
        <w:t>process</w:t>
      </w:r>
      <w:r w:rsidR="001D028E">
        <w:t>ing</w:t>
      </w:r>
      <w:r w:rsidRPr="00375814">
        <w:t xml:space="preserve"> </w:t>
      </w:r>
      <w:r w:rsidR="001D028E">
        <w:t>National Climatic Data Center (NCDC)</w:t>
      </w:r>
      <w:r w:rsidR="001D028E" w:rsidRPr="00375814">
        <w:t xml:space="preserve"> </w:t>
      </w:r>
      <w:r w:rsidR="001D028E">
        <w:t xml:space="preserve">temperature </w:t>
      </w:r>
      <w:r w:rsidRPr="00375814">
        <w:t>data</w:t>
      </w:r>
      <w:r w:rsidR="001D028E">
        <w:t xml:space="preserve"> from automated sensors</w:t>
      </w:r>
      <w:r w:rsidRPr="00375814">
        <w:t xml:space="preserve">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812CA8">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366A6768" w:rsidR="002D303A" w:rsidRDefault="00BE7A54" w:rsidP="00812CA8">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0067468E">
        <w:t xml:space="preserve">and found to reduce processing time compared to a serial method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812CA8">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812CA8">
      <w:pPr>
        <w:pStyle w:val="Heading4"/>
      </w:pPr>
      <w:r>
        <w:t>Apache Spark</w:t>
      </w:r>
    </w:p>
    <w:p w14:paraId="46C213A7" w14:textId="4DC14BDA" w:rsidR="0093200C" w:rsidRPr="00B0082E" w:rsidRDefault="0093200C" w:rsidP="00812CA8">
      <w:r>
        <w:rPr>
          <w:rFonts w:ascii="Helvetica" w:hAnsi="Helvetica" w:cs="Helvetica"/>
          <w:color w:val="333333"/>
          <w:sz w:val="21"/>
          <w:szCs w:val="21"/>
        </w:rPr>
        <w:t xml:space="preserve">Apache Spark is a distributed processing system </w:t>
      </w:r>
      <w:r w:rsidR="00E938CA">
        <w:rPr>
          <w:rFonts w:ascii="Helvetica" w:hAnsi="Helvetica" w:cs="Helvetica"/>
          <w:color w:val="333333"/>
          <w:sz w:val="21"/>
          <w:szCs w:val="21"/>
        </w:rPr>
        <w:t>and unified analytics engine designed for processing large datasets.</w:t>
      </w:r>
    </w:p>
    <w:p w14:paraId="70D095BF" w14:textId="4BE0FA2E" w:rsidR="00BE7A54" w:rsidRPr="0042574A" w:rsidRDefault="00AA09AD" w:rsidP="00812CA8">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12CA8">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12CA8">
      <w:pPr>
        <w:pStyle w:val="ListParagraph"/>
        <w:numPr>
          <w:ilvl w:val="0"/>
          <w:numId w:val="13"/>
        </w:numPr>
      </w:pPr>
      <w:r w:rsidRPr="0042574A">
        <w:t>tolerance of stragglers (slow nodes)</w:t>
      </w:r>
    </w:p>
    <w:p w14:paraId="532BE1DB" w14:textId="77777777" w:rsidR="00BE7A54" w:rsidRPr="0042574A" w:rsidRDefault="00BE7A54" w:rsidP="00812CA8">
      <w:pPr>
        <w:pStyle w:val="ListParagraph"/>
        <w:numPr>
          <w:ilvl w:val="0"/>
          <w:numId w:val="13"/>
        </w:numPr>
      </w:pPr>
      <w:r w:rsidRPr="0042574A">
        <w:t>a processing model based on discretised streams (D-Streams)</w:t>
      </w:r>
    </w:p>
    <w:p w14:paraId="55846D58" w14:textId="77777777" w:rsidR="00BE7A54" w:rsidRPr="0042574A" w:rsidRDefault="00BE7A54" w:rsidP="00812CA8">
      <w:pPr>
        <w:pStyle w:val="ListParagraph"/>
        <w:numPr>
          <w:ilvl w:val="0"/>
          <w:numId w:val="13"/>
        </w:numPr>
      </w:pPr>
      <w:r w:rsidRPr="0042574A">
        <w:t>integration with batch and interactive query models such as MapReduce</w:t>
      </w:r>
    </w:p>
    <w:p w14:paraId="54639A31" w14:textId="77777777" w:rsidR="00BE7A54" w:rsidRPr="0042574A" w:rsidRDefault="00BE7A54" w:rsidP="00812CA8">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60272DBA" w:rsidR="00BE7A54" w:rsidRPr="0042574A" w:rsidRDefault="00BE7A54" w:rsidP="00812CA8">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w:t>
      </w:r>
      <w:r w:rsidR="0093200C">
        <w:rPr>
          <w:lang w:val="en-US"/>
        </w:rPr>
        <w:t xml:space="preserve">and </w:t>
      </w:r>
      <w:r w:rsidRPr="0042574A">
        <w:rPr>
          <w:lang w:val="en-US"/>
        </w:rPr>
        <w:t xml:space="preserve">MapReduce use continuous operators </w:t>
      </w:r>
      <w:r w:rsidR="00A354AC">
        <w:rPr>
          <w:lang w:val="en-US"/>
        </w:rPr>
        <w:t>that</w:t>
      </w:r>
      <w:r w:rsidRPr="0042574A">
        <w:rPr>
          <w:lang w:val="en-US"/>
        </w:rPr>
        <w:t xml:space="preserve">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7ABAF137" w14:textId="27CCE08C" w:rsidR="00D01E4F" w:rsidRDefault="00E938CA" w:rsidP="00D01E4F">
      <w:pPr>
        <w:rPr>
          <w:lang w:val="en-US"/>
        </w:rPr>
      </w:pPr>
      <w:r>
        <w:rPr>
          <w:lang w:val="en-US"/>
        </w:rPr>
        <w:t>Spark’s Machine Learning Library MLlib offers several different c</w:t>
      </w:r>
      <w:r w:rsidR="00BE7A54">
        <w:rPr>
          <w:lang w:val="en-US"/>
        </w:rPr>
        <w:t xml:space="preserve">lustering </w:t>
      </w:r>
      <w:r>
        <w:rPr>
          <w:lang w:val="en-US"/>
        </w:rPr>
        <w:t>methods</w:t>
      </w:r>
      <w:r w:rsidR="00D01E4F">
        <w:rPr>
          <w:lang w:val="en-US"/>
        </w:rPr>
        <w:t xml:space="preserve"> including k-means and bisecting k-means. Both methods provide access to a clustering “cost” the </w:t>
      </w:r>
      <w:r w:rsidR="00D01E4F" w:rsidRPr="00D01E4F">
        <w:rPr>
          <w:i/>
        </w:rPr>
        <w:t>within set sum of squared errors</w:t>
      </w:r>
      <w:r w:rsidR="00D01E4F">
        <w:t xml:space="preserve"> (WSSSE) (</w:t>
      </w:r>
      <w:r w:rsidR="00D01E4F" w:rsidRPr="00374B24">
        <w:t xml:space="preserve">sum of squared distances of </w:t>
      </w:r>
      <w:r w:rsidR="00D01E4F">
        <w:t xml:space="preserve">points to their nearest centre) </w:t>
      </w:r>
      <w:r w:rsidR="00D01E4F">
        <w:fldChar w:fldCharType="begin" w:fldLock="1"/>
      </w:r>
      <w:r w:rsidR="00D01E4F">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fldChar w:fldCharType="separate"/>
      </w:r>
      <w:r w:rsidR="00D01E4F" w:rsidRPr="00E64136">
        <w:rPr>
          <w:noProof/>
        </w:rPr>
        <w:t>(</w:t>
      </w:r>
      <w:r w:rsidR="00D01E4F" w:rsidRPr="00E64136">
        <w:rPr>
          <w:i/>
          <w:noProof/>
        </w:rPr>
        <w:t>KMeansModel (Spark 2.3.2 JavaDoc)</w:t>
      </w:r>
      <w:r w:rsidR="00D01E4F" w:rsidRPr="00E64136">
        <w:rPr>
          <w:noProof/>
        </w:rPr>
        <w:t>, no date)</w:t>
      </w:r>
      <w:r w:rsidR="00D01E4F">
        <w:fldChar w:fldCharType="end"/>
      </w:r>
      <w:r w:rsidR="00D01E4F">
        <w:t>.</w:t>
      </w:r>
      <w:r w:rsidR="004E0954">
        <w:t xml:space="preserve"> </w:t>
      </w:r>
      <w:r w:rsidR="004E0954">
        <w:rPr>
          <w:lang w:val="en-US"/>
        </w:rPr>
        <w:fldChar w:fldCharType="begin" w:fldLock="1"/>
      </w:r>
      <w:r w:rsidR="004E0954">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Pr>
          <w:lang w:val="en-US"/>
        </w:rPr>
        <w:fldChar w:fldCharType="separate"/>
      </w:r>
      <w:r w:rsidR="004E0954" w:rsidRPr="00A84A3B">
        <w:rPr>
          <w:noProof/>
          <w:lang w:val="en-US"/>
        </w:rPr>
        <w:t xml:space="preserve">Luna-Romera </w:t>
      </w:r>
      <w:r w:rsidR="004E0954" w:rsidRPr="00A84A3B">
        <w:rPr>
          <w:i/>
          <w:noProof/>
          <w:lang w:val="en-US"/>
        </w:rPr>
        <w:t>et al.</w:t>
      </w:r>
      <w:r w:rsidR="004E0954">
        <w:rPr>
          <w:noProof/>
          <w:lang w:val="en-US"/>
        </w:rPr>
        <w:t xml:space="preserve"> (</w:t>
      </w:r>
      <w:r w:rsidR="004E0954" w:rsidRPr="00A84A3B">
        <w:rPr>
          <w:noProof/>
          <w:lang w:val="en-US"/>
        </w:rPr>
        <w:t>2016)</w:t>
      </w:r>
      <w:r w:rsidR="004E0954">
        <w:rPr>
          <w:lang w:val="en-US"/>
        </w:rPr>
        <w:fldChar w:fldCharType="end"/>
      </w:r>
      <w:r w:rsidR="004E0954">
        <w:t xml:space="preserve"> </w:t>
      </w:r>
      <w:r w:rsidR="00144194">
        <w:t xml:space="preserve">suggest that Spark’s WSSSE does not capture cluster consistency or distance between clusters. As alternatives </w:t>
      </w:r>
      <w:r w:rsidR="004E0954">
        <w:rPr>
          <w:lang w:val="en-US"/>
        </w:rPr>
        <w:t xml:space="preserve">Spark based implementations of the Dunn index and Silhouette coefficient </w:t>
      </w:r>
      <w:r w:rsidR="00144194">
        <w:rPr>
          <w:lang w:val="en-US"/>
        </w:rPr>
        <w:t>are described.</w:t>
      </w:r>
    </w:p>
    <w:p w14:paraId="2111A2FA" w14:textId="06759690" w:rsidR="00BE7A54" w:rsidRDefault="00BE7A54" w:rsidP="00812CA8">
      <w:pPr>
        <w:rPr>
          <w:lang w:val="en-US"/>
        </w:rPr>
      </w:pPr>
    </w:p>
    <w:p w14:paraId="30DC554B" w14:textId="77777777" w:rsidR="00256CEF" w:rsidRDefault="00256CEF" w:rsidP="00812CA8">
      <w:pPr>
        <w:pStyle w:val="Heading4"/>
        <w:rPr>
          <w:lang w:eastAsia="en-US"/>
        </w:rPr>
      </w:pPr>
      <w:r w:rsidRPr="00375814">
        <w:rPr>
          <w:lang w:eastAsia="en-US"/>
        </w:rPr>
        <w:lastRenderedPageBreak/>
        <w:t>Challenges for big data analytics applied to climate science and construction</w:t>
      </w:r>
    </w:p>
    <w:p w14:paraId="461F1102" w14:textId="0923BB76" w:rsidR="00256CEF" w:rsidRDefault="00256CEF" w:rsidP="00812CA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0B480915" w14:textId="77777777" w:rsidR="00B15BD5" w:rsidRDefault="00B15BD5" w:rsidP="00812CA8">
      <w:pPr>
        <w:pStyle w:val="Heading4"/>
      </w:pPr>
      <w:r w:rsidRPr="00375814">
        <w:t xml:space="preserve">Knowledge discovery </w:t>
      </w:r>
    </w:p>
    <w:p w14:paraId="3ADB5491" w14:textId="2C493C44" w:rsidR="00B15BD5" w:rsidRPr="00256CEF" w:rsidRDefault="00B15BD5" w:rsidP="00A84072">
      <w:r>
        <w:t>Knowledge discovery</w:t>
      </w:r>
      <w:r w:rsidR="00893BA9">
        <w:t xml:space="preserve"> (KD)</w:t>
      </w:r>
      <w:r>
        <w:t xml:space="preserve"> integrates data mining, domain theory and data management. K</w:t>
      </w:r>
      <w:r w:rsidR="00893BA9">
        <w:t xml:space="preserve">D </w:t>
      </w:r>
      <w:r w:rsidRPr="00375814">
        <w:t xml:space="preserve">is defined as </w:t>
      </w:r>
      <w:r w:rsidRPr="00375814">
        <w:fldChar w:fldCharType="begin" w:fldLock="1"/>
      </w:r>
      <w: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Pr>
          <w:noProof/>
        </w:rPr>
        <w:t xml:space="preserve"> </w:t>
      </w:r>
      <w:r w:rsidRPr="00375814">
        <w:t xml:space="preserve">The potential for knowledge discovery in climate science has not yet been fully realised </w:t>
      </w:r>
      <w:r>
        <w:fldChar w:fldCharType="begin" w:fldLock="1"/>
      </w:r>
      <w: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fldChar w:fldCharType="separate"/>
      </w:r>
      <w:r w:rsidRPr="00001C83">
        <w:rPr>
          <w:noProof/>
        </w:rPr>
        <w:t xml:space="preserve">(Bracco </w:t>
      </w:r>
      <w:r w:rsidRPr="00001C83">
        <w:rPr>
          <w:i/>
          <w:noProof/>
        </w:rPr>
        <w:t>et al.</w:t>
      </w:r>
      <w:r w:rsidRPr="00001C83">
        <w:rPr>
          <w:noProof/>
        </w:rPr>
        <w:t>, 2017)</w:t>
      </w:r>
      <w:r>
        <w:fldChar w:fldCharType="end"/>
      </w:r>
      <w:r>
        <w:t>.</w:t>
      </w:r>
    </w:p>
    <w:p w14:paraId="38058469" w14:textId="507E55DC" w:rsidR="00392C61" w:rsidRDefault="00392C61" w:rsidP="00392C61">
      <w:pPr>
        <w:pStyle w:val="Heading2"/>
      </w:pPr>
      <w:r>
        <w:t>Summary</w:t>
      </w:r>
    </w:p>
    <w:p w14:paraId="204C4AFA" w14:textId="425A6A2D" w:rsidR="00AF46CF" w:rsidRDefault="005D0556" w:rsidP="00570307">
      <w:r>
        <w:t xml:space="preserve">The </w:t>
      </w:r>
      <w:r w:rsidR="00AF46CF">
        <w:t xml:space="preserve">three integrated elements that define the concept of </w:t>
      </w:r>
      <w:r w:rsidR="00893BA9">
        <w:t>K</w:t>
      </w:r>
      <w:r>
        <w:t xml:space="preserve">nowledge Discovery </w:t>
      </w:r>
      <w:r w:rsidR="001862EF">
        <w:t>t</w:t>
      </w:r>
      <w:r w:rsidR="00AF46CF">
        <w:t>hese provide</w:t>
      </w:r>
      <w:r>
        <w:t xml:space="preserve"> a </w:t>
      </w:r>
      <w:r w:rsidR="00AF46CF">
        <w:t>concise framework for defining goals of the dissertation.</w:t>
      </w:r>
    </w:p>
    <w:p w14:paraId="6AD98668" w14:textId="3A18D05C" w:rsidR="00AF46CF" w:rsidRDefault="00AF46CF" w:rsidP="00AF46CF">
      <w:pPr>
        <w:pStyle w:val="Heading3"/>
      </w:pPr>
      <w:r>
        <w:t xml:space="preserve">Data: </w:t>
      </w:r>
    </w:p>
    <w:p w14:paraId="64FE3402" w14:textId="3EFAD850" w:rsidR="00AF46CF" w:rsidRPr="00AF46CF" w:rsidRDefault="00B80350" w:rsidP="00AF46CF">
      <w:r>
        <w:t>Key considerations involving the data include the growing quantities of climate data and its spatiotemporal nature. L</w:t>
      </w:r>
      <w:r w:rsidR="00B2497C">
        <w:t>arge amounts of this</w:t>
      </w:r>
      <w:r>
        <w:t xml:space="preserve"> form of</w:t>
      </w:r>
      <w:r w:rsidR="00B2497C">
        <w:t xml:space="preserve"> data are available and the sources are growing which suggests the logic in seeking a solution that is scalable in terms of data capacity.</w:t>
      </w:r>
      <w:r w:rsidR="008C30AF">
        <w:t xml:space="preserve"> </w:t>
      </w:r>
      <w:r w:rsidR="00AF46CF">
        <w:t>AWS’s IaaS provides flexible, storage for data in S3</w:t>
      </w:r>
      <w:r w:rsidR="00AB3557">
        <w:t>,</w:t>
      </w:r>
      <w:r w:rsidR="00AF46CF">
        <w:t xml:space="preserve"> </w:t>
      </w:r>
      <w:r w:rsidR="00AB3557">
        <w:t>this service</w:t>
      </w:r>
      <w:r w:rsidR="001C353E">
        <w:t xml:space="preserve"> is include</w:t>
      </w:r>
      <w:r w:rsidR="00AB3557">
        <w:t>d</w:t>
      </w:r>
      <w:r w:rsidR="001C353E">
        <w:t xml:space="preserve"> in </w:t>
      </w:r>
      <w:r w:rsidR="00AB3557">
        <w:t xml:space="preserve">AWS’s </w:t>
      </w:r>
      <w:r w:rsidR="00AF46CF">
        <w:t xml:space="preserve">free </w:t>
      </w:r>
      <w:r w:rsidR="001C353E">
        <w:t xml:space="preserve">usage </w:t>
      </w:r>
      <w:r w:rsidR="00AF46CF">
        <w:t xml:space="preserve">tier and </w:t>
      </w:r>
      <w:r w:rsidR="001C353E">
        <w:t>has a well-documented</w:t>
      </w:r>
      <w:r w:rsidR="00AF46CF">
        <w:t xml:space="preserve"> Java SDK</w:t>
      </w:r>
      <w:r w:rsidR="00B2497C">
        <w:t>.</w:t>
      </w:r>
      <w:r w:rsidR="00AD3468">
        <w:t xml:space="preserve"> Understanding the spatiotemporal nature of climate data is important for manipulating and organising climate data especially in the variety of ways patterns may exist.</w:t>
      </w:r>
    </w:p>
    <w:p w14:paraId="7105F62B" w14:textId="77777777" w:rsidR="00AF46CF" w:rsidRDefault="00AF46CF" w:rsidP="00AF46CF">
      <w:pPr>
        <w:pStyle w:val="Heading3"/>
      </w:pPr>
      <w:r>
        <w:t xml:space="preserve">Analytics: </w:t>
      </w:r>
    </w:p>
    <w:p w14:paraId="0B8FD203" w14:textId="6D371C84" w:rsidR="008C30AF" w:rsidRDefault="00A42C45" w:rsidP="008C30AF">
      <w:r>
        <w:t xml:space="preserve">The literature suggests that clustering is a key machine learning technique for datamining spatiotemporal data. </w:t>
      </w:r>
      <w:r w:rsidR="00AF46CF">
        <w:t xml:space="preserve">Spark emerges as </w:t>
      </w:r>
      <w:r w:rsidR="008C30AF">
        <w:t>a</w:t>
      </w:r>
      <w:r w:rsidR="00AF46CF">
        <w:t xml:space="preserve"> </w:t>
      </w:r>
      <w:r w:rsidR="008C30AF">
        <w:t>main</w:t>
      </w:r>
      <w:r w:rsidR="00AF46CF">
        <w:t xml:space="preserve"> </w:t>
      </w:r>
      <w:r w:rsidR="008C30AF">
        <w:t>contender</w:t>
      </w:r>
      <w:r w:rsidR="00AF46CF">
        <w:t xml:space="preserve"> for undertaking th</w:t>
      </w:r>
      <w:r>
        <w:t>is kind of</w:t>
      </w:r>
      <w:r w:rsidR="00AF46CF">
        <w:t xml:space="preserve"> climate data analysis, it offers </w:t>
      </w:r>
      <w:r w:rsidR="001C353E">
        <w:t>NHC k-means and HC bisecting k-means</w:t>
      </w:r>
      <w:r w:rsidR="00AF46CF">
        <w:t xml:space="preserve"> </w:t>
      </w:r>
      <w:r w:rsidR="008C30AF">
        <w:t>as built in functions</w:t>
      </w:r>
      <w:r w:rsidR="001C353E">
        <w:t>. Spark provides</w:t>
      </w:r>
      <w:r w:rsidR="00AF46CF">
        <w:t xml:space="preserve"> methods for evaluating the clustering performance</w:t>
      </w:r>
      <w:r w:rsidR="001C353E">
        <w:t xml:space="preserve"> and</w:t>
      </w:r>
      <w:r w:rsidR="008C30AF">
        <w:t xml:space="preserve"> </w:t>
      </w:r>
      <w:r w:rsidR="00AF46CF">
        <w:t xml:space="preserve">further </w:t>
      </w:r>
      <w:r w:rsidR="001C353E">
        <w:t>validation</w:t>
      </w:r>
      <w:r w:rsidR="00AF46CF">
        <w:t xml:space="preserve"> metrics with</w:t>
      </w:r>
      <w:r w:rsidR="001C353E">
        <w:t xml:space="preserve"> Spark</w:t>
      </w:r>
      <w:r w:rsidR="00AF46CF">
        <w:t xml:space="preserve"> implementations were identified.</w:t>
      </w:r>
      <w:r w:rsidR="008C30AF">
        <w:t xml:space="preserve"> Spark is </w:t>
      </w:r>
      <w:r w:rsidR="00B2497C">
        <w:t>included with</w:t>
      </w:r>
      <w:r w:rsidR="008C30AF">
        <w:t xml:space="preserve"> EMR, AWS’s analytics</w:t>
      </w:r>
      <w:r w:rsidR="00AD3468">
        <w:t xml:space="preserve"> IaaS that provides</w:t>
      </w:r>
      <w:r w:rsidR="008C30AF">
        <w:t xml:space="preserve"> </w:t>
      </w:r>
      <w:r w:rsidR="00AD3468">
        <w:t xml:space="preserve">hosting of </w:t>
      </w:r>
      <w:r w:rsidR="008C30AF">
        <w:t>virtual machine</w:t>
      </w:r>
      <w:r w:rsidR="00AD3468">
        <w:t>s</w:t>
      </w:r>
      <w:r w:rsidR="008C30AF">
        <w:t xml:space="preserve"> </w:t>
      </w:r>
      <w:r w:rsidR="001C353E">
        <w:t>for distributed processing. EMR is</w:t>
      </w:r>
      <w:r w:rsidR="00AD3468">
        <w:t xml:space="preserve"> part of </w:t>
      </w:r>
      <w:r w:rsidR="001C353E">
        <w:t>AWS’s</w:t>
      </w:r>
      <w:r w:rsidR="00AD3468">
        <w:t xml:space="preserve"> free</w:t>
      </w:r>
      <w:r w:rsidR="001C353E">
        <w:t xml:space="preserve"> usage</w:t>
      </w:r>
      <w:r w:rsidR="00AD3468">
        <w:t xml:space="preserve"> tier and</w:t>
      </w:r>
      <w:r w:rsidR="008C30AF">
        <w:t xml:space="preserve"> a well-documented Java SDK </w:t>
      </w:r>
      <w:r w:rsidR="001C353E">
        <w:t>is provided.</w:t>
      </w:r>
    </w:p>
    <w:p w14:paraId="678025E2" w14:textId="18082568" w:rsidR="00AF46CF" w:rsidRDefault="00AF46CF" w:rsidP="00AF46CF"/>
    <w:p w14:paraId="33C4ECB9" w14:textId="77777777" w:rsidR="00AF46CF" w:rsidRDefault="00AF46CF" w:rsidP="00AF46CF"/>
    <w:p w14:paraId="0501D9C4" w14:textId="1D2BB06F" w:rsidR="00AF46CF" w:rsidRDefault="00AF46CF" w:rsidP="00AF46CF">
      <w:pPr>
        <w:pStyle w:val="Heading3"/>
      </w:pPr>
      <w:r>
        <w:t>Expertise:</w:t>
      </w:r>
    </w:p>
    <w:p w14:paraId="4C6BA492" w14:textId="141C950A" w:rsidR="00AF46CF" w:rsidRDefault="00F3685E" w:rsidP="00AF46CF">
      <w:r>
        <w:t xml:space="preserve">The domain </w:t>
      </w:r>
      <w:r w:rsidR="00021CFF">
        <w:t xml:space="preserve">includes human biology its relation to climate and </w:t>
      </w:r>
      <w:r w:rsidR="00A97BBE">
        <w:t xml:space="preserve">the </w:t>
      </w:r>
      <w:r w:rsidR="00021CFF">
        <w:t xml:space="preserve">construction of buildings. </w:t>
      </w:r>
      <w:r w:rsidR="00AD3468">
        <w:t xml:space="preserve">Understanding </w:t>
      </w:r>
      <w:r w:rsidR="00A97BBE">
        <w:t xml:space="preserve">domain goals and concerns will provide insight into the types of </w:t>
      </w:r>
      <w:r w:rsidR="00AD3468">
        <w:t>analytic</w:t>
      </w:r>
      <w:r w:rsidR="00A97BBE">
        <w:t xml:space="preserve"> processes that may be required</w:t>
      </w:r>
      <w:r w:rsidR="00AD3468">
        <w:t xml:space="preserve">. This </w:t>
      </w:r>
      <w:r w:rsidR="00A97BBE">
        <w:t>suggest</w:t>
      </w:r>
      <w:r w:rsidR="00AD3468">
        <w:t xml:space="preserve"> the concept of the workflow and a management system that is tailored to the domain but integrate</w:t>
      </w:r>
      <w:r w:rsidR="00F52578">
        <w:t>s</w:t>
      </w:r>
      <w:r w:rsidR="00AD3468">
        <w:t xml:space="preserve"> with the chosen big data services</w:t>
      </w:r>
      <w:r w:rsidR="00F52578">
        <w:t xml:space="preserve"> is a fundamental goal</w:t>
      </w:r>
      <w:r w:rsidR="00AD3468">
        <w:t xml:space="preserve">. </w:t>
      </w:r>
      <w:r w:rsidR="00F52578">
        <w:t>U</w:t>
      </w:r>
      <w:r w:rsidR="00AD3468">
        <w:t>ndersta</w:t>
      </w:r>
      <w:r w:rsidR="001C353E">
        <w:t>nd</w:t>
      </w:r>
      <w:r w:rsidR="00AD3468">
        <w:t>ing the relationship of l</w:t>
      </w:r>
      <w:r w:rsidR="00AF46CF">
        <w:t xml:space="preserve">ow-energy design methods </w:t>
      </w:r>
      <w:r w:rsidR="00AD3468">
        <w:t>and</w:t>
      </w:r>
      <w:r w:rsidR="00AF46CF">
        <w:t xml:space="preserve"> construction techniques</w:t>
      </w:r>
      <w:r w:rsidR="00AD3468">
        <w:t xml:space="preserve"> to the climate data is</w:t>
      </w:r>
      <w:r w:rsidR="00F52578">
        <w:t xml:space="preserve"> crucial for analytics methodology. Furthermore, </w:t>
      </w:r>
      <w:r w:rsidR="00AD3468">
        <w:t xml:space="preserve">how these can be represented and </w:t>
      </w:r>
      <w:r w:rsidR="00F52578">
        <w:t>manipulated is important in enabling the connection between environmental</w:t>
      </w:r>
      <w:r w:rsidR="00AF46CF">
        <w:t xml:space="preserve"> conditions </w:t>
      </w:r>
      <w:r w:rsidR="00F52578">
        <w:t xml:space="preserve">and how these may </w:t>
      </w:r>
      <w:r w:rsidR="00021CFF">
        <w:t>be adjusted</w:t>
      </w:r>
      <w:r w:rsidR="00AF46CF">
        <w:t xml:space="preserve"> </w:t>
      </w:r>
      <w:r w:rsidR="00F52578">
        <w:t xml:space="preserve">with certain design strategies </w:t>
      </w:r>
      <w:r w:rsidR="00AF46CF">
        <w:t>to try an achieve human comfort</w:t>
      </w:r>
      <w:r w:rsidR="00F52578">
        <w:t xml:space="preserve"> in buildings</w:t>
      </w:r>
      <w:r w:rsidR="00AF46CF">
        <w:t>.</w:t>
      </w:r>
    </w:p>
    <w:p w14:paraId="46B58E1B" w14:textId="3508E00F" w:rsidR="00E17D8E" w:rsidRPr="00375814" w:rsidRDefault="00E17D8E" w:rsidP="00E17D8E">
      <w:pPr>
        <w:pStyle w:val="Heading1"/>
      </w:pPr>
      <w:bookmarkStart w:id="19" w:name="_Ref527468386"/>
      <w:r w:rsidRPr="00375814">
        <w:t>Analysis and Design</w:t>
      </w:r>
      <w:bookmarkEnd w:id="19"/>
    </w:p>
    <w:p w14:paraId="78050306" w14:textId="77777777" w:rsidR="00DD6149" w:rsidRPr="00375814" w:rsidRDefault="00DD6149" w:rsidP="00DD6149">
      <w:pPr>
        <w:pStyle w:val="Heading2"/>
        <w:rPr>
          <w:lang w:eastAsia="en-US" w:bidi="ar-SA"/>
        </w:rPr>
      </w:pPr>
      <w:bookmarkStart w:id="20" w:name="_Ref527468401"/>
      <w:r w:rsidRPr="00375814">
        <w:rPr>
          <w:lang w:eastAsia="en-US" w:bidi="ar-SA"/>
        </w:rPr>
        <w:t>System actors</w:t>
      </w:r>
      <w:bookmarkEnd w:id="20"/>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lastRenderedPageBreak/>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orkflow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562B7092" w:rsidR="00035487" w:rsidRPr="00375814" w:rsidRDefault="00035487" w:rsidP="00035487">
      <w:pPr>
        <w:pStyle w:val="Caption"/>
        <w:rPr>
          <w:rFonts w:cs="Arial"/>
          <w:lang w:eastAsia="en-US" w:bidi="ar-SA"/>
        </w:rPr>
      </w:pPr>
      <w:bookmarkStart w:id="21" w:name="_Ref527363299"/>
      <w:bookmarkStart w:id="22" w:name="_Toc527463441"/>
      <w:bookmarkStart w:id="23" w:name="_Toc527887146"/>
      <w:r>
        <w:t xml:space="preserve">Figure </w:t>
      </w:r>
      <w:fldSimple w:instr=" SEQ Figure \* ARABIC ">
        <w:r w:rsidR="00E0190B">
          <w:rPr>
            <w:noProof/>
          </w:rPr>
          <w:t>7</w:t>
        </w:r>
      </w:fldSimple>
      <w:bookmarkEnd w:id="21"/>
      <w:r>
        <w:t xml:space="preserve"> Define workflow</w:t>
      </w:r>
      <w:bookmarkEnd w:id="22"/>
      <w:bookmarkEnd w:id="23"/>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resources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0B1B8C3B" w:rsidR="00035487" w:rsidRPr="00375814" w:rsidRDefault="00035487" w:rsidP="00035487">
      <w:pPr>
        <w:pStyle w:val="Caption"/>
        <w:rPr>
          <w:rFonts w:cs="Arial"/>
          <w:lang w:eastAsia="en-US" w:bidi="ar-SA"/>
        </w:rPr>
      </w:pPr>
      <w:bookmarkStart w:id="24" w:name="_Ref527363566"/>
      <w:bookmarkStart w:id="25" w:name="_Toc527463442"/>
      <w:bookmarkStart w:id="26" w:name="_Toc527887147"/>
      <w:r>
        <w:t xml:space="preserve">Figure </w:t>
      </w:r>
      <w:fldSimple w:instr=" SEQ Figure \* ARABIC ">
        <w:r w:rsidR="00E0190B">
          <w:rPr>
            <w:noProof/>
          </w:rPr>
          <w:t>8</w:t>
        </w:r>
      </w:fldSimple>
      <w:bookmarkEnd w:id="24"/>
      <w:r>
        <w:t xml:space="preserve"> Run and monitor workflow</w:t>
      </w:r>
      <w:bookmarkEnd w:id="25"/>
      <w:bookmarkEnd w:id="26"/>
    </w:p>
    <w:p w14:paraId="526F22DE" w14:textId="77777777" w:rsidR="00DD6149" w:rsidRPr="00375814" w:rsidRDefault="00DD6149" w:rsidP="00DD6149">
      <w:pPr>
        <w:pStyle w:val="Heading3"/>
        <w:rPr>
          <w:lang w:eastAsia="en-US" w:bidi="ar-SA"/>
        </w:rPr>
      </w:pPr>
      <w:r w:rsidRPr="00375814">
        <w:rPr>
          <w:lang w:eastAsia="en-US" w:bidi="ar-SA"/>
        </w:rPr>
        <w:t>3. Output + visualise results</w:t>
      </w:r>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4672CF04" w:rsidR="00161DBD" w:rsidRPr="00375814" w:rsidRDefault="00161DBD" w:rsidP="00161DBD">
      <w:pPr>
        <w:pStyle w:val="Caption"/>
        <w:rPr>
          <w:rFonts w:cs="Arial"/>
          <w:lang w:eastAsia="en-US" w:bidi="ar-SA"/>
        </w:rPr>
      </w:pPr>
      <w:bookmarkStart w:id="27" w:name="_Ref527363829"/>
      <w:bookmarkStart w:id="28" w:name="_Toc527463443"/>
      <w:bookmarkStart w:id="29" w:name="_Toc527887148"/>
      <w:r>
        <w:t xml:space="preserve">Figure </w:t>
      </w:r>
      <w:fldSimple w:instr=" SEQ Figure \* ARABIC ">
        <w:r w:rsidR="00E0190B">
          <w:rPr>
            <w:noProof/>
          </w:rPr>
          <w:t>9</w:t>
        </w:r>
      </w:fldSimple>
      <w:bookmarkEnd w:id="27"/>
      <w:r>
        <w:t xml:space="preserve"> Output and visualise results</w:t>
      </w:r>
      <w:bookmarkEnd w:id="28"/>
      <w:bookmarkEnd w:id="29"/>
    </w:p>
    <w:p w14:paraId="7A8FD876" w14:textId="77777777" w:rsidR="00DD6149" w:rsidRPr="00375814" w:rsidRDefault="00DD6149" w:rsidP="00DD6149">
      <w:pPr>
        <w:pStyle w:val="Heading3"/>
        <w:rPr>
          <w:lang w:eastAsia="en-US" w:bidi="ar-SA"/>
        </w:rPr>
      </w:pPr>
      <w:r w:rsidRPr="00375814">
        <w:rPr>
          <w:lang w:eastAsia="en-US" w:bidi="ar-SA"/>
        </w:rPr>
        <w:t xml:space="preserve">4. Manage design strategies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4DB4275C" w:rsidR="008D21C4" w:rsidRDefault="007C2043" w:rsidP="007C2043">
      <w:pPr>
        <w:pStyle w:val="Caption"/>
      </w:pPr>
      <w:bookmarkStart w:id="30" w:name="_Ref527364035"/>
      <w:bookmarkStart w:id="31" w:name="_Toc527463444"/>
      <w:bookmarkStart w:id="32" w:name="_Toc527887149"/>
      <w:r>
        <w:t xml:space="preserve">Figure </w:t>
      </w:r>
      <w:fldSimple w:instr=" SEQ Figure \* ARABIC ">
        <w:r w:rsidR="00E0190B">
          <w:rPr>
            <w:noProof/>
          </w:rPr>
          <w:t>10</w:t>
        </w:r>
      </w:fldSimple>
      <w:bookmarkEnd w:id="30"/>
      <w:r>
        <w:t xml:space="preserve"> Manage design strategies</w:t>
      </w:r>
      <w:bookmarkEnd w:id="31"/>
      <w:bookmarkEnd w:id="32"/>
    </w:p>
    <w:p w14:paraId="7275F9C7" w14:textId="7EE73CCB" w:rsidR="00D25D52" w:rsidRDefault="00CD0971" w:rsidP="00D25D52">
      <w:pPr>
        <w:pStyle w:val="Heading3"/>
        <w:rPr>
          <w:shd w:val="clear" w:color="auto" w:fill="FFFFFF"/>
        </w:rPr>
      </w:pPr>
      <w:r>
        <w:t xml:space="preserve">Proposed </w:t>
      </w:r>
      <w:r w:rsidR="007409A4">
        <w:t xml:space="preserve">System </w:t>
      </w:r>
      <w:r w:rsidR="00D25D52">
        <w:t>A</w:t>
      </w:r>
      <w:r w:rsidR="007409A4">
        <w:rPr>
          <w:shd w:val="clear" w:color="auto" w:fill="FFFFFF"/>
        </w:rPr>
        <w:t>rchitecture</w:t>
      </w:r>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21"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00F0DFCC" w:rsidR="00C4798E" w:rsidRDefault="00C4798E" w:rsidP="00C4798E">
      <w:pPr>
        <w:pStyle w:val="Caption"/>
      </w:pPr>
      <w:bookmarkStart w:id="33" w:name="_Ref527453315"/>
      <w:bookmarkStart w:id="34" w:name="_Toc527463445"/>
      <w:bookmarkStart w:id="35" w:name="_Toc527887150"/>
      <w:r>
        <w:t xml:space="preserve">Figure </w:t>
      </w:r>
      <w:fldSimple w:instr=" SEQ Figure \* ARABIC ">
        <w:r w:rsidR="00E0190B">
          <w:rPr>
            <w:noProof/>
          </w:rPr>
          <w:t>11</w:t>
        </w:r>
      </w:fldSimple>
      <w:bookmarkEnd w:id="33"/>
      <w:r>
        <w:t xml:space="preserve"> Proposed architecture</w:t>
      </w:r>
      <w:bookmarkEnd w:id="34"/>
      <w:bookmarkEnd w:id="35"/>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22"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4B3D9518" w:rsidR="005E21F1" w:rsidRDefault="00D25D52" w:rsidP="00DB58EF">
      <w:pPr>
        <w:pStyle w:val="Caption"/>
      </w:pPr>
      <w:bookmarkStart w:id="36" w:name="_Ref527453843"/>
      <w:bookmarkStart w:id="37" w:name="_Toc527463446"/>
      <w:bookmarkStart w:id="38" w:name="_Toc527887151"/>
      <w:r>
        <w:t xml:space="preserve">Figure </w:t>
      </w:r>
      <w:fldSimple w:instr=" SEQ Figure \* ARABIC ">
        <w:r w:rsidR="00E0190B">
          <w:rPr>
            <w:noProof/>
          </w:rPr>
          <w:t>12</w:t>
        </w:r>
      </w:fldSimple>
      <w:bookmarkEnd w:id="36"/>
      <w:r>
        <w:t xml:space="preserve"> </w:t>
      </w:r>
      <w:r w:rsidRPr="00EB3EFD">
        <w:t xml:space="preserve">Architecture for the </w:t>
      </w:r>
      <w:r w:rsidR="00BF1692">
        <w:t>system</w:t>
      </w:r>
      <w:bookmarkEnd w:id="37"/>
      <w:bookmarkEnd w:id="38"/>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273EE077" w:rsidR="007311DA" w:rsidRDefault="006E3734" w:rsidP="007311DA">
      <w:pPr>
        <w:keepNext/>
      </w:pPr>
      <w:r>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2F2D962B" w:rsidR="007311DA" w:rsidRDefault="007311DA" w:rsidP="007311DA">
      <w:pPr>
        <w:pStyle w:val="Caption"/>
      </w:pPr>
      <w:bookmarkStart w:id="39" w:name="_Ref527453906"/>
      <w:bookmarkStart w:id="40" w:name="_Toc527463447"/>
      <w:bookmarkStart w:id="41" w:name="_Toc527887152"/>
      <w:r>
        <w:t xml:space="preserve">Figure </w:t>
      </w:r>
      <w:fldSimple w:instr=" SEQ Figure \* ARABIC ">
        <w:r w:rsidR="00E0190B">
          <w:rPr>
            <w:noProof/>
          </w:rPr>
          <w:t>13</w:t>
        </w:r>
      </w:fldSimple>
      <w:bookmarkEnd w:id="39"/>
      <w:r w:rsidR="00FB7578">
        <w:t xml:space="preserve"> Simplified</w:t>
      </w:r>
      <w:r>
        <w:t xml:space="preserve"> package diagram.</w:t>
      </w:r>
      <w:bookmarkEnd w:id="40"/>
      <w:bookmarkEnd w:id="41"/>
    </w:p>
    <w:p w14:paraId="4799148F" w14:textId="77777777" w:rsidR="00A44D64" w:rsidRDefault="00A44D64" w:rsidP="00A44D64">
      <w:pPr>
        <w:pStyle w:val="Heading2"/>
      </w:pPr>
      <w:r>
        <w:t>Sequence Diagrams for General use cases</w:t>
      </w:r>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w:t>
      </w:r>
      <w:r w:rsidRPr="00F3363C">
        <w:rPr>
          <w:highlight w:val="yellow"/>
        </w:rPr>
        <w:t>ref to section</w:t>
      </w:r>
      <w:r>
        <w:t>)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412879FB" w:rsidR="00A44D64" w:rsidRDefault="00A44D64" w:rsidP="00A44D64">
      <w:pPr>
        <w:pStyle w:val="Caption"/>
        <w:jc w:val="left"/>
      </w:pPr>
      <w:bookmarkStart w:id="42" w:name="_Ref527468294"/>
      <w:bookmarkStart w:id="43" w:name="_Toc527463452"/>
      <w:bookmarkStart w:id="44" w:name="_Toc527887153"/>
      <w:r>
        <w:t xml:space="preserve">Figure </w:t>
      </w:r>
      <w:fldSimple w:instr=" SEQ Figure \* ARABIC ">
        <w:r w:rsidR="00E0190B">
          <w:rPr>
            <w:noProof/>
          </w:rPr>
          <w:t>14</w:t>
        </w:r>
      </w:fldSimple>
      <w:bookmarkEnd w:id="42"/>
      <w:r>
        <w:t xml:space="preserve"> </w:t>
      </w:r>
      <w:r w:rsidRPr="00504BBF">
        <w:t xml:space="preserve">Sequence diagram for defining </w:t>
      </w:r>
      <w:r>
        <w:t xml:space="preserve">and running </w:t>
      </w:r>
      <w:r w:rsidRPr="00504BBF">
        <w:t>a workflow</w:t>
      </w:r>
      <w:bookmarkEnd w:id="43"/>
      <w:bookmarkEnd w:id="44"/>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49B2AF71" w:rsidR="00A44D64" w:rsidRDefault="00A44D64" w:rsidP="00A44D64">
      <w:pPr>
        <w:pStyle w:val="Caption"/>
        <w:jc w:val="left"/>
      </w:pPr>
      <w:bookmarkStart w:id="45" w:name="_Ref527468296"/>
      <w:bookmarkStart w:id="46" w:name="_Toc527463453"/>
      <w:bookmarkStart w:id="47" w:name="_Ref527622016"/>
      <w:bookmarkStart w:id="48" w:name="_Toc527887154"/>
      <w:r>
        <w:t xml:space="preserve">Figure </w:t>
      </w:r>
      <w:fldSimple w:instr=" SEQ Figure \* ARABIC ">
        <w:r w:rsidR="00E0190B">
          <w:rPr>
            <w:noProof/>
          </w:rPr>
          <w:t>15</w:t>
        </w:r>
      </w:fldSimple>
      <w:bookmarkEnd w:id="45"/>
      <w:r>
        <w:t xml:space="preserve"> </w:t>
      </w:r>
      <w:r w:rsidRPr="00955EB9">
        <w:t>Sequence diagram for monitor</w:t>
      </w:r>
      <w:r>
        <w:t>ing</w:t>
      </w:r>
      <w:r w:rsidRPr="00955EB9">
        <w:t xml:space="preserve"> workflow</w:t>
      </w:r>
      <w:r>
        <w:t>s and resources</w:t>
      </w:r>
      <w:r w:rsidRPr="00955EB9">
        <w:t>.</w:t>
      </w:r>
      <w:bookmarkEnd w:id="46"/>
      <w:bookmarkEnd w:id="47"/>
      <w:bookmarkEnd w:id="48"/>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2084EBE7" w:rsidR="00A44D64" w:rsidRDefault="00A44D64" w:rsidP="00A44D64">
      <w:pPr>
        <w:pStyle w:val="Caption"/>
        <w:jc w:val="left"/>
      </w:pPr>
      <w:bookmarkStart w:id="49" w:name="_Ref527468299"/>
      <w:bookmarkStart w:id="50" w:name="_Toc527463454"/>
      <w:bookmarkStart w:id="51" w:name="_Ref527475493"/>
      <w:bookmarkStart w:id="52" w:name="_Toc527887155"/>
      <w:r>
        <w:t xml:space="preserve">Figure </w:t>
      </w:r>
      <w:fldSimple w:instr=" SEQ Figure \* ARABIC ">
        <w:r w:rsidR="00E0190B">
          <w:rPr>
            <w:noProof/>
          </w:rPr>
          <w:t>16</w:t>
        </w:r>
      </w:fldSimple>
      <w:bookmarkEnd w:id="49"/>
      <w:r>
        <w:t xml:space="preserve"> </w:t>
      </w:r>
      <w:r w:rsidRPr="00304ECC">
        <w:t xml:space="preserve">Sequence diagram for </w:t>
      </w:r>
      <w:r>
        <w:t>show or generate dashboard</w:t>
      </w:r>
      <w:r w:rsidRPr="00304ECC">
        <w:t>.</w:t>
      </w:r>
      <w:bookmarkEnd w:id="50"/>
      <w:bookmarkEnd w:id="51"/>
      <w:bookmarkEnd w:id="52"/>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0E09EC57" w:rsidR="00A44D64" w:rsidRPr="0021389F" w:rsidRDefault="00A44D64" w:rsidP="00A44D64">
      <w:pPr>
        <w:pStyle w:val="Caption"/>
      </w:pPr>
      <w:bookmarkStart w:id="53" w:name="_Ref527468301"/>
      <w:bookmarkStart w:id="54" w:name="_Toc527463455"/>
      <w:bookmarkStart w:id="55" w:name="_Toc527887156"/>
      <w:r>
        <w:t xml:space="preserve">Figure </w:t>
      </w:r>
      <w:fldSimple w:instr=" SEQ Figure \* ARABIC ">
        <w:r w:rsidR="00E0190B">
          <w:rPr>
            <w:noProof/>
          </w:rPr>
          <w:t>17</w:t>
        </w:r>
      </w:fldSimple>
      <w:bookmarkEnd w:id="53"/>
      <w:r>
        <w:t xml:space="preserve"> Sequence diagram for generate dashboard also see </w:t>
      </w:r>
      <w:bookmarkEnd w:id="54"/>
      <w:r>
        <w:fldChar w:fldCharType="begin"/>
      </w:r>
      <w:r>
        <w:instrText xml:space="preserve"> REF _Ref527468299 \h </w:instrText>
      </w:r>
      <w:r>
        <w:fldChar w:fldCharType="separate"/>
      </w:r>
      <w:r w:rsidR="00D41996">
        <w:t xml:space="preserve">Figure </w:t>
      </w:r>
      <w:r w:rsidR="00D41996">
        <w:rPr>
          <w:noProof/>
        </w:rPr>
        <w:t>14</w:t>
      </w:r>
      <w:r>
        <w:fldChar w:fldCharType="end"/>
      </w:r>
      <w:r>
        <w:t>.</w:t>
      </w:r>
      <w:bookmarkEnd w:id="55"/>
    </w:p>
    <w:p w14:paraId="58186B99" w14:textId="77777777" w:rsidR="00FB3FED" w:rsidRDefault="00FB3FED" w:rsidP="00FB3FED">
      <w:pPr>
        <w:pStyle w:val="Heading2"/>
      </w:pPr>
      <w:r w:rsidRPr="00375814">
        <w:t>Design methodology</w:t>
      </w:r>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45321E39" w:rsidR="00FB3FED" w:rsidRPr="000A01A1" w:rsidRDefault="00FB3FED" w:rsidP="00FB3FED">
      <w:pPr>
        <w:pStyle w:val="Caption"/>
      </w:pPr>
      <w:bookmarkStart w:id="56" w:name="_Ref527362010"/>
      <w:bookmarkStart w:id="57" w:name="_Toc527463448"/>
      <w:bookmarkStart w:id="58" w:name="_Toc527887157"/>
      <w:r>
        <w:t xml:space="preserve">Figure </w:t>
      </w:r>
      <w:fldSimple w:instr=" SEQ Figure \* ARABIC ">
        <w:r w:rsidR="00E0190B">
          <w:rPr>
            <w:noProof/>
          </w:rPr>
          <w:t>18</w:t>
        </w:r>
      </w:fldSimple>
      <w:bookmarkEnd w:id="56"/>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57"/>
      <w:bookmarkEnd w:id="58"/>
    </w:p>
    <w:p w14:paraId="60BF99B2" w14:textId="30886582" w:rsidR="00E17D8E" w:rsidRDefault="00E17D8E" w:rsidP="00E17D8E">
      <w:pPr>
        <w:pStyle w:val="Heading1"/>
      </w:pPr>
      <w:r w:rsidRPr="00375814">
        <w:lastRenderedPageBreak/>
        <w:t>Implementation</w:t>
      </w:r>
    </w:p>
    <w:p w14:paraId="1EA29411" w14:textId="5FAB6676" w:rsidR="004E3618" w:rsidRPr="004E3618" w:rsidRDefault="004E3618" w:rsidP="004E3618">
      <w:pPr>
        <w:pStyle w:val="Heading2"/>
      </w:pPr>
      <w:r>
        <w:t>Development iterations</w:t>
      </w:r>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EC4CE9">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EC4CE9">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EC4CE9">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EC4CE9">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EC4CE9">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r>
        <w:t>Environment</w:t>
      </w:r>
    </w:p>
    <w:p w14:paraId="51B8D4E4" w14:textId="13C52912" w:rsidR="004E3618" w:rsidRDefault="004E3618" w:rsidP="004E3618">
      <w:r>
        <w:t xml:space="preserve">The prototype operates locally on a </w:t>
      </w:r>
      <w:r>
        <w:rPr>
          <w:shd w:val="clear" w:color="auto" w:fill="FFFFFF"/>
        </w:rPr>
        <w:t>Java Virtual Machine (JVM)</w:t>
      </w:r>
      <w:r w:rsidR="003A7C48">
        <w:rPr>
          <w:shd w:val="clear" w:color="auto" w:fill="FFFFFF"/>
        </w:rPr>
        <w:t>,</w:t>
      </w:r>
      <w:r>
        <w:rPr>
          <w:shd w:val="clear" w:color="auto" w:fill="FFFFFF"/>
        </w:rPr>
        <w:t xml:space="preserve"> </w:t>
      </w:r>
      <w:r w:rsidR="00AD7F43">
        <w:rPr>
          <w:shd w:val="clear" w:color="auto" w:fill="FFFFFF"/>
        </w:rPr>
        <w:t>a</w:t>
      </w:r>
      <w:r>
        <w:rPr>
          <w:shd w:val="clear" w:color="auto" w:fill="FFFFFF"/>
        </w:rPr>
        <w:t xml:space="preserve">nalytics take place within AWS Cloud using the </w:t>
      </w:r>
      <w:r w:rsidR="003A7C48">
        <w:rPr>
          <w:shd w:val="clear" w:color="auto" w:fill="FFFFFF"/>
        </w:rPr>
        <w:t>EMR</w:t>
      </w:r>
      <w:r>
        <w:rPr>
          <w:shd w:val="clear" w:color="auto" w:fill="FFFFFF"/>
        </w:rPr>
        <w:t xml:space="preserv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34EFA588"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82754E">
        <w:t xml:space="preserve">were </w:t>
      </w:r>
      <w:r w:rsidR="006D7A6B">
        <w:t xml:space="preserve">used to </w:t>
      </w:r>
      <w:r w:rsidR="0082754E">
        <w:t>create</w:t>
      </w:r>
      <w:r>
        <w:t xml:space="preserve"> the dashboard web framework </w:t>
      </w:r>
      <w:r w:rsidR="0082754E">
        <w:t xml:space="preserve">that </w:t>
      </w:r>
      <w:r>
        <w:t xml:space="preserve">was developed using </w:t>
      </w:r>
      <w:r w:rsidR="00CD0971">
        <w:t>Sublime Text 3</w:t>
      </w:r>
      <w:r>
        <w:t xml:space="preserve"> and tested with </w:t>
      </w:r>
      <w:r w:rsidR="00CD0971">
        <w:t>http-</w:t>
      </w:r>
      <w:r w:rsidR="00CD0971">
        <w:lastRenderedPageBreak/>
        <w:t xml:space="preserve">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9"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r w:rsidRPr="00375814">
        <w:t>Architecture</w:t>
      </w:r>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18F09CAE" w:rsidR="00110AE4" w:rsidRPr="00110AE4" w:rsidRDefault="00677C9E" w:rsidP="00677C9E">
      <w:pPr>
        <w:pStyle w:val="Caption"/>
      </w:pPr>
      <w:bookmarkStart w:id="59" w:name="_Toc527463449"/>
      <w:bookmarkStart w:id="60" w:name="_Toc527887158"/>
      <w:r>
        <w:t xml:space="preserve">Figure </w:t>
      </w:r>
      <w:fldSimple w:instr=" SEQ Figure \* ARABIC ">
        <w:r w:rsidR="00E0190B">
          <w:rPr>
            <w:noProof/>
          </w:rPr>
          <w:t>19</w:t>
        </w:r>
      </w:fldSimple>
      <w:r>
        <w:t xml:space="preserve"> </w:t>
      </w:r>
      <w:r w:rsidR="00C91729">
        <w:t>Deployment on AWS</w:t>
      </w:r>
      <w:bookmarkEnd w:id="59"/>
      <w:bookmarkEnd w:id="60"/>
    </w:p>
    <w:p w14:paraId="2B32810C" w14:textId="4B2C4B70" w:rsidR="00316728" w:rsidRDefault="0048762E" w:rsidP="00316728">
      <w:r>
        <w:t>The application use</w:t>
      </w:r>
      <w:r w:rsidR="00C55CA2">
        <w:t>s</w:t>
      </w:r>
      <w:r>
        <w:t xml:space="preserve"> </w:t>
      </w:r>
      <w:r w:rsidR="006B2A31">
        <w:t>IaaS</w:t>
      </w:r>
      <w:r w:rsidR="00275D25">
        <w:t xml:space="preserve"> on </w:t>
      </w:r>
      <w:r w:rsidR="00245A4F">
        <w:t>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 xml:space="preserve">Amazon’s </w:t>
      </w:r>
      <w:r w:rsidR="00245A4F">
        <w:rPr>
          <w:shd w:val="clear" w:color="auto" w:fill="FFFFFF"/>
        </w:rPr>
        <w:t>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w:t>
      </w:r>
      <w:r w:rsidR="00245A4F">
        <w:t>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w:t>
      </w:r>
      <w:r w:rsidR="00245A4F">
        <w:t>input data and store results from the analytic jobs in</w:t>
      </w:r>
      <w:r w:rsidR="007009A5">
        <w:t xml:space="preserve"> private buckets within </w:t>
      </w:r>
      <w:r w:rsidR="00245A4F">
        <w:t>AWS S3</w:t>
      </w:r>
      <w:r w:rsidR="007009A5">
        <w:t xml:space="preserve">.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3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381C34B8" w14:textId="77777777" w:rsidR="00CD0971" w:rsidRPr="00E0588B" w:rsidRDefault="00CD0971" w:rsidP="00CD0971">
      <w:pPr>
        <w:pStyle w:val="Heading2"/>
      </w:pPr>
      <w:bookmarkStart w:id="61" w:name="_Hlk517953450"/>
      <w:r w:rsidRPr="00E0588B">
        <w:t>Climate data</w:t>
      </w:r>
    </w:p>
    <w:p w14:paraId="2D1F4E10" w14:textId="5CC74FB1" w:rsidR="00CD0971" w:rsidRPr="00E0588B" w:rsidRDefault="00CD0971" w:rsidP="00CD0971">
      <w:bookmarkStart w:id="62" w:name="_Hlk517947659"/>
      <w:r>
        <w:t>The data set</w:t>
      </w:r>
      <w:r w:rsidRPr="00E0588B">
        <w:t xml:space="preserve"> is based on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63" w:name="_Hlk517953480"/>
      <w:r>
        <w:fldChar w:fldCharType="begin"/>
      </w:r>
      <w:r>
        <w:instrText xml:space="preserve"> REF _Ref526350650 \h </w:instrText>
      </w:r>
      <w:r>
        <w:fldChar w:fldCharType="separate"/>
      </w:r>
      <w:r w:rsidR="00526929">
        <w:t xml:space="preserve">Figure </w:t>
      </w:r>
      <w:r w:rsidR="00526929">
        <w:rPr>
          <w:noProof/>
        </w:rPr>
        <w:t>18</w:t>
      </w:r>
      <w:r>
        <w:fldChar w:fldCharType="end"/>
      </w:r>
      <w:r>
        <w:t xml:space="preserve"> illustrates the data preparation steps. </w:t>
      </w:r>
      <w:r w:rsidRPr="00E0588B">
        <w:t xml:space="preserve">A C# dot net program was written that takes a topojson </w:t>
      </w:r>
      <w:r>
        <w:fldChar w:fldCharType="begin" w:fldLock="1"/>
      </w:r>
      <w:r w:rsidR="00E50A14">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fldChar w:fldCharType="separate"/>
      </w:r>
      <w:r w:rsidR="00AF326E" w:rsidRPr="00AF326E">
        <w:rPr>
          <w:noProof/>
        </w:rPr>
        <w:t>(Bostock, 2017b)</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1DA0C794" w:rsidR="00CD0971" w:rsidRPr="00E0588B" w:rsidRDefault="00CD0971" w:rsidP="00CD0971">
      <w:bookmarkStart w:id="64" w:name="_Hlk517947775"/>
      <w:r w:rsidRPr="00E0588B">
        <w:lastRenderedPageBreak/>
        <w:t xml:space="preserve">The grid is used to extract climate data from a </w:t>
      </w:r>
      <w:r w:rsidR="008466E1">
        <w:t>selected period</w:t>
      </w:r>
      <w:r w:rsidRPr="00E0588B">
        <w:t xml:space="preserve"> from the CRU and CCMP</w:t>
      </w:r>
      <w:r>
        <w:t xml:space="preserve"> datasets</w:t>
      </w:r>
      <w:r w:rsidRPr="00E0588B">
        <w:t xml:space="preserve">. </w:t>
      </w:r>
      <w:bookmarkEnd w:id="64"/>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65"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Start w:id="66" w:name="_Hlk517947864"/>
      <w:bookmarkEnd w:id="65"/>
      <w:r w:rsidRPr="00E0588B">
        <w:t xml:space="preserve">The prepared climate data </w:t>
      </w:r>
      <w:r w:rsidR="00BB6A60">
        <w:t xml:space="preserve">is saved as </w:t>
      </w:r>
      <w:r w:rsidRPr="00E0588B">
        <w:t xml:space="preserve">a </w:t>
      </w:r>
      <w:r>
        <w:t>Comma Separated Value</w:t>
      </w:r>
      <w:r w:rsidRPr="00E0588B">
        <w:t xml:space="preserve"> (</w:t>
      </w:r>
      <w:r>
        <w:t>csv</w:t>
      </w:r>
      <w:r w:rsidRPr="00E0588B">
        <w:t>) file.</w:t>
      </w:r>
    </w:p>
    <w:bookmarkEnd w:id="63"/>
    <w:bookmarkEnd w:id="66"/>
    <w:p w14:paraId="64530046" w14:textId="5A123C24" w:rsidR="00CD0971" w:rsidRDefault="003A7318" w:rsidP="003A7318">
      <w:pPr>
        <w:jc w:val="left"/>
      </w:pPr>
      <w:r>
        <w:t>Source code for the data preparation is available at</w:t>
      </w:r>
      <w:r w:rsidR="00CD0971">
        <w:t xml:space="preserve">: </w:t>
      </w:r>
      <w:hyperlink r:id="rId32" w:history="1">
        <w:r w:rsidR="00CD0971" w:rsidRPr="00192367">
          <w:rPr>
            <w:rStyle w:val="Hyperlink"/>
          </w:rPr>
          <w:t>https://github.com/rolyhudson/griddedClimateDataProcessing.git</w:t>
        </w:r>
      </w:hyperlink>
    </w:p>
    <w:bookmarkEnd w:id="61"/>
    <w:bookmarkEnd w:id="62"/>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3DFB3B37" w:rsidR="00CD0971" w:rsidRDefault="00CD0971" w:rsidP="00CD0971">
      <w:pPr>
        <w:pStyle w:val="Caption"/>
      </w:pPr>
      <w:bookmarkStart w:id="67" w:name="_Ref526350650"/>
      <w:bookmarkStart w:id="68" w:name="_Toc527463450"/>
      <w:bookmarkStart w:id="69" w:name="_Toc527887159"/>
      <w:r>
        <w:t xml:space="preserve">Figure </w:t>
      </w:r>
      <w:fldSimple w:instr=" SEQ Figure \* ARABIC ">
        <w:r w:rsidR="00E0190B">
          <w:rPr>
            <w:noProof/>
          </w:rPr>
          <w:t>20</w:t>
        </w:r>
      </w:fldSimple>
      <w:bookmarkEnd w:id="67"/>
      <w:r>
        <w:t xml:space="preserve"> </w:t>
      </w:r>
      <w:r w:rsidRPr="006F2E1E">
        <w:t>Flow diagram showing the stages of the data preparation process.</w:t>
      </w:r>
      <w:bookmarkEnd w:id="68"/>
      <w:bookmarkEnd w:id="69"/>
    </w:p>
    <w:p w14:paraId="5A931A8E" w14:textId="77777777" w:rsidR="001026DD" w:rsidRDefault="001026DD" w:rsidP="001026DD">
      <w:pPr>
        <w:pStyle w:val="Heading2"/>
      </w:pPr>
      <w:r>
        <w:lastRenderedPageBreak/>
        <w:t>Packages</w:t>
      </w:r>
    </w:p>
    <w:p w14:paraId="586E8F74" w14:textId="71A29EAB" w:rsidR="001026DD" w:rsidRDefault="002B1F9B" w:rsidP="001026DD">
      <w:pPr>
        <w:keepNext/>
      </w:pPr>
      <w:r>
        <w:rPr>
          <w:noProof/>
        </w:rPr>
        <w:drawing>
          <wp:inline distT="0" distB="0" distL="0" distR="0" wp14:anchorId="06ADF6F8" wp14:editId="01FD91E4">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4">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24823520" w14:textId="352BA3EA" w:rsidR="001026DD" w:rsidRDefault="001026DD" w:rsidP="001026DD">
      <w:pPr>
        <w:pStyle w:val="Caption"/>
      </w:pPr>
      <w:bookmarkStart w:id="70" w:name="_Ref527362187"/>
      <w:bookmarkStart w:id="71" w:name="_Toc527463451"/>
      <w:bookmarkStart w:id="72" w:name="_Toc527887160"/>
      <w:r>
        <w:t xml:space="preserve">Figure </w:t>
      </w:r>
      <w:fldSimple w:instr=" SEQ Figure \* ARABIC ">
        <w:r w:rsidR="00E0190B">
          <w:rPr>
            <w:noProof/>
          </w:rPr>
          <w:t>21</w:t>
        </w:r>
      </w:fldSimple>
      <w:bookmarkEnd w:id="70"/>
      <w:r>
        <w:t xml:space="preserve"> </w:t>
      </w:r>
      <w:r w:rsidR="002B1F9B">
        <w:t>Coordination, User Interface and Visualisation p</w:t>
      </w:r>
      <w:r>
        <w:t>ackage</w:t>
      </w:r>
      <w:bookmarkEnd w:id="71"/>
      <w:r>
        <w:t>s overview</w:t>
      </w:r>
      <w:bookmarkEnd w:id="72"/>
    </w:p>
    <w:p w14:paraId="323CDA40" w14:textId="096CD293" w:rsidR="001026DD" w:rsidRDefault="001026DD" w:rsidP="001026DD">
      <w:r>
        <w:t>The system is implemented with four key packages (</w:t>
      </w:r>
      <w:r>
        <w:fldChar w:fldCharType="begin"/>
      </w:r>
      <w:r>
        <w:instrText xml:space="preserve"> REF _Ref527362187 \h </w:instrText>
      </w:r>
      <w:r>
        <w:fldChar w:fldCharType="separate"/>
      </w:r>
      <w:r w:rsidR="00536D1C">
        <w:t xml:space="preserve">Figure </w:t>
      </w:r>
      <w:r w:rsidR="00536D1C">
        <w:rPr>
          <w:noProof/>
        </w:rPr>
        <w:t>19</w:t>
      </w:r>
      <w:r>
        <w:fldChar w:fldCharType="end"/>
      </w:r>
      <w:r w:rsidR="00A568C0">
        <w:t xml:space="preserve"> and </w:t>
      </w:r>
      <w:r w:rsidR="00A568C0">
        <w:fldChar w:fldCharType="begin"/>
      </w:r>
      <w:r w:rsidR="00A568C0">
        <w:instrText xml:space="preserve"> REF _Ref527719290 \h </w:instrText>
      </w:r>
      <w:r w:rsidR="00A568C0">
        <w:fldChar w:fldCharType="separate"/>
      </w:r>
      <w:r w:rsidR="00A568C0">
        <w:t xml:space="preserve">Figure </w:t>
      </w:r>
      <w:r w:rsidR="00A568C0">
        <w:rPr>
          <w:noProof/>
        </w:rPr>
        <w:t>20</w:t>
      </w:r>
      <w:r w:rsidR="00A568C0">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w:t>
      </w:r>
      <w:r w:rsidR="00B30A67">
        <w:t xml:space="preserve"> a</w:t>
      </w:r>
      <w:r>
        <w:t xml:space="preserve"> mocked</w:t>
      </w:r>
      <w:r w:rsidR="00B30A67">
        <w:t>-up</w:t>
      </w:r>
      <w:r>
        <w:t xml:space="preserve"> editor) of the design strategies</w:t>
      </w:r>
      <w:r w:rsidR="00B30A67">
        <w:t xml:space="preserve"> editor.</w:t>
      </w:r>
    </w:p>
    <w:p w14:paraId="638DA9FB" w14:textId="3AD79C76" w:rsidR="001026DD" w:rsidRDefault="001026DD" w:rsidP="001026DD">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2BB29570" w14:textId="77777777" w:rsidR="006118AC" w:rsidRDefault="006118AC" w:rsidP="006118AC">
      <w:pPr>
        <w:keepNext/>
      </w:pPr>
      <w:r>
        <w:rPr>
          <w:noProof/>
        </w:rPr>
        <w:drawing>
          <wp:inline distT="0" distB="0" distL="0" distR="0" wp14:anchorId="60F4C628" wp14:editId="691EC4EE">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C9A38D3" w14:textId="0759878D" w:rsidR="006118AC" w:rsidRDefault="006118AC" w:rsidP="006118AC">
      <w:pPr>
        <w:pStyle w:val="Caption"/>
      </w:pPr>
      <w:bookmarkStart w:id="73" w:name="_Ref527719290"/>
      <w:bookmarkStart w:id="74" w:name="_Toc527887161"/>
      <w:r>
        <w:t xml:space="preserve">Figure </w:t>
      </w:r>
      <w:fldSimple w:instr=" SEQ Figure \* ARABIC ">
        <w:r w:rsidR="00E0190B">
          <w:rPr>
            <w:noProof/>
          </w:rPr>
          <w:t>22</w:t>
        </w:r>
      </w:fldSimple>
      <w:bookmarkEnd w:id="73"/>
      <w:r>
        <w:t xml:space="preserve"> Analysis package overview</w:t>
      </w:r>
      <w:bookmarkEnd w:id="74"/>
    </w:p>
    <w:p w14:paraId="4CBEEF21" w14:textId="240FB167" w:rsidR="001026DD" w:rsidRDefault="001026DD" w:rsidP="001026DD">
      <w:r>
        <w:t xml:space="preserve">The Analysis package is independent of other packages and defines the analytical procedure used by Apache Spark running on AWS EMR. </w:t>
      </w:r>
      <w:r w:rsidR="006118AC">
        <w:t>It includes four sub-packages each handling different aspects of the analytic routine. Analysis parameters defined by the User Interface are parsed and filtered by classes within the Read Filter sub-package</w:t>
      </w:r>
      <w:r w:rsidR="00922434">
        <w:t>. The Performance sub-package computes the performance of clustering solution using a series of standard indices, additionally the number of clusters can be optimised base on one of these indices.  Classification sub-package implements t</w:t>
      </w:r>
      <w:r>
        <w:t xml:space="preserve">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w:t>
      </w:r>
      <w:r w:rsidR="00922434">
        <w:t xml:space="preserve">Data vectors are submitted to the Classification sub-package, clustering models are </w:t>
      </w:r>
      <w:r w:rsidR="00847595">
        <w:t>constructed,</w:t>
      </w:r>
      <w:r w:rsidR="00922434">
        <w:t xml:space="preserve"> and the data </w:t>
      </w:r>
      <w:r w:rsidR="00847595">
        <w:t xml:space="preserve">is </w:t>
      </w:r>
      <w:r w:rsidR="00922434">
        <w:t>classified and assigned applicable design strategies.</w:t>
      </w:r>
      <w:r w:rsidR="00847595">
        <w:t xml:space="preserve"> Finally, the Output sub-package organises the results and the meta-data related to the performance of the process and writes these in a logical storage structure</w:t>
      </w:r>
      <w:r>
        <w:t xml:space="preserve"> to S3.</w:t>
      </w:r>
    </w:p>
    <w:p w14:paraId="53E8A2DF" w14:textId="6E288C85" w:rsidR="001026DD" w:rsidRPr="00985BC9" w:rsidRDefault="001026DD" w:rsidP="001026DD">
      <w:r>
        <w:lastRenderedPageBreak/>
        <w:t xml:space="preserve">Once analysis completes the GeoVisualisation class in the Visualisation package is used to post- process analytic output and move files to public buckets on S3 with a unique URL that is provided to the user. A </w:t>
      </w:r>
      <w:r w:rsidR="00526929">
        <w:t>webpage</w:t>
      </w:r>
      <w:r>
        <w:t xml:space="preserve"> is created which references the dashboard framework components </w:t>
      </w:r>
      <w:r w:rsidR="00526929">
        <w:t>(</w:t>
      </w:r>
      <w:r>
        <w:t>also hosted within a public area of S3</w:t>
      </w:r>
      <w:r w:rsidR="00526929">
        <w:t>) and provides</w:t>
      </w:r>
      <w:r>
        <w:t xml:space="preserve"> an interactive, online interface for visualising the results.</w:t>
      </w:r>
    </w:p>
    <w:p w14:paraId="1AF29F50" w14:textId="1F05294F" w:rsidR="001026DD" w:rsidRDefault="001026DD" w:rsidP="00FE6526">
      <w:pPr>
        <w:pStyle w:val="Heading2"/>
      </w:pPr>
      <w:r>
        <w:t>Workflow management system</w:t>
      </w:r>
    </w:p>
    <w:p w14:paraId="240E771F" w14:textId="04054F7C" w:rsidR="007A3AC2" w:rsidRPr="007A3AC2" w:rsidRDefault="007A3AC2" w:rsidP="007A3AC2">
      <w:pPr>
        <w:pStyle w:val="Heading3"/>
      </w:pPr>
      <w:r>
        <w:t>Workflowbuilder and Coordination package class diagrams</w:t>
      </w:r>
    </w:p>
    <w:p w14:paraId="3643F209" w14:textId="6B49E736"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A568C0">
        <w:t xml:space="preserve">Figure </w:t>
      </w:r>
      <w:r w:rsidR="00A568C0">
        <w:rPr>
          <w:noProof/>
        </w:rPr>
        <w:t>21</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A568C0">
        <w:t xml:space="preserve">Figure </w:t>
      </w:r>
      <w:r w:rsidR="00A568C0">
        <w:rPr>
          <w:noProof/>
        </w:rPr>
        <w:t>22</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A568C0">
        <w:t xml:space="preserve">Figure </w:t>
      </w:r>
      <w:r w:rsidR="00A568C0">
        <w:rPr>
          <w:noProof/>
        </w:rPr>
        <w:t>23</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2F62FE48" w:rsidR="00CD48EF" w:rsidRDefault="00096E6E" w:rsidP="00096E6E">
      <w:pPr>
        <w:pStyle w:val="Caption"/>
      </w:pPr>
      <w:bookmarkStart w:id="75" w:name="_Ref527540515"/>
      <w:bookmarkStart w:id="76" w:name="_Toc527887162"/>
      <w:r>
        <w:t xml:space="preserve">Figure </w:t>
      </w:r>
      <w:fldSimple w:instr=" SEQ Figure \* ARABIC ">
        <w:r w:rsidR="00E0190B">
          <w:rPr>
            <w:noProof/>
          </w:rPr>
          <w:t>23</w:t>
        </w:r>
      </w:fldSimple>
      <w:bookmarkEnd w:id="75"/>
      <w:r>
        <w:t xml:space="preserve"> </w:t>
      </w:r>
      <w:r w:rsidRPr="00293985">
        <w:t>Workflowbuilder package class diagrams</w:t>
      </w:r>
      <w:r>
        <w:t xml:space="preserve"> a</w:t>
      </w:r>
      <w:bookmarkEnd w:id="76"/>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6292A866" w:rsidR="00CD48EF" w:rsidRDefault="00096E6E" w:rsidP="00096E6E">
      <w:pPr>
        <w:pStyle w:val="Caption"/>
      </w:pPr>
      <w:bookmarkStart w:id="77" w:name="_Ref527540519"/>
      <w:bookmarkStart w:id="78" w:name="_Toc527887163"/>
      <w:r>
        <w:t xml:space="preserve">Figure </w:t>
      </w:r>
      <w:fldSimple w:instr=" SEQ Figure \* ARABIC ">
        <w:r w:rsidR="00E0190B">
          <w:rPr>
            <w:noProof/>
          </w:rPr>
          <w:t>24</w:t>
        </w:r>
      </w:fldSimple>
      <w:bookmarkEnd w:id="77"/>
      <w:r>
        <w:t xml:space="preserve"> </w:t>
      </w:r>
      <w:r w:rsidRPr="007A7579">
        <w:t>Workflowbuilder package class diagrams</w:t>
      </w:r>
      <w:r>
        <w:t xml:space="preserve"> b</w:t>
      </w:r>
      <w:bookmarkEnd w:id="78"/>
    </w:p>
    <w:p w14:paraId="021CD3AB" w14:textId="77777777" w:rsidR="00526929" w:rsidRPr="006155E9" w:rsidRDefault="00526929" w:rsidP="00526929">
      <w:pPr>
        <w:pStyle w:val="Heading3"/>
      </w:pPr>
      <w:r>
        <w:t>Workflow creation</w:t>
      </w:r>
    </w:p>
    <w:p w14:paraId="26F10AC8" w14:textId="2EE75B41" w:rsidR="00526929" w:rsidRDefault="00526929" w:rsidP="00526929">
      <w:r>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t xml:space="preserve"> </w:t>
      </w:r>
      <w:r>
        <w:t>(</w:t>
      </w:r>
      <w:r>
        <w:fldChar w:fldCharType="begin"/>
      </w:r>
      <w:r>
        <w:instrText xml:space="preserve"> REF _Ref527545062 \h </w:instrText>
      </w:r>
      <w:r>
        <w:fldChar w:fldCharType="separate"/>
      </w:r>
      <w:r>
        <w:t xml:space="preserve">Figure </w:t>
      </w:r>
      <w:r>
        <w:rPr>
          <w:noProof/>
        </w:rPr>
        <w:t>24</w:t>
      </w:r>
      <w:r>
        <w:fldChar w:fldCharType="end"/>
      </w:r>
      <w: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fldChar w:fldCharType="begin" w:fldLock="1"/>
      </w:r>
      <w: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fldChar w:fldCharType="separate"/>
      </w:r>
      <w:r w:rsidRPr="00E16660">
        <w:rPr>
          <w:noProof/>
        </w:rPr>
        <w:t>(Terpilowski, no date)</w:t>
      </w:r>
      <w:r>
        <w:fldChar w:fldCharType="end"/>
      </w:r>
      <w:r>
        <w:t xml:space="preserve">. The map shows the selected data set, locations as red and a selection polygon or rectangle can be drawn and edited to define the region for analysis. </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8">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060424C2" w:rsidR="00096E6E" w:rsidRDefault="00096E6E" w:rsidP="00096E6E">
      <w:pPr>
        <w:pStyle w:val="Caption"/>
      </w:pPr>
      <w:bookmarkStart w:id="79" w:name="_Ref527540533"/>
      <w:bookmarkStart w:id="80" w:name="_Toc527887164"/>
      <w:r>
        <w:t xml:space="preserve">Figure </w:t>
      </w:r>
      <w:fldSimple w:instr=" SEQ Figure \* ARABIC ">
        <w:r w:rsidR="00E0190B">
          <w:rPr>
            <w:noProof/>
          </w:rPr>
          <w:t>25</w:t>
        </w:r>
      </w:fldSimple>
      <w:bookmarkEnd w:id="79"/>
      <w:r>
        <w:t xml:space="preserve"> Coordination package class diagrams</w:t>
      </w:r>
      <w:bookmarkEnd w:id="80"/>
    </w:p>
    <w:p w14:paraId="2DAB28BF" w14:textId="77777777" w:rsidR="00526929" w:rsidRDefault="00526929" w:rsidP="00526929">
      <w:r>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22B3D151" w:rsidR="001519B1" w:rsidRDefault="00A639D4" w:rsidP="001519B1">
      <w:pPr>
        <w:keepNext/>
      </w:pPr>
      <w:r>
        <w:rPr>
          <w:noProof/>
        </w:rPr>
        <w:lastRenderedPageBreak/>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232E2C01" w:rsidR="001519B1" w:rsidRDefault="001519B1" w:rsidP="001519B1">
      <w:pPr>
        <w:pStyle w:val="Caption"/>
      </w:pPr>
      <w:bookmarkStart w:id="81" w:name="_Ref527545062"/>
      <w:bookmarkStart w:id="82" w:name="_Toc527887165"/>
      <w:r>
        <w:t xml:space="preserve">Figure </w:t>
      </w:r>
      <w:fldSimple w:instr=" SEQ Figure \* ARABIC ">
        <w:r w:rsidR="00E0190B">
          <w:rPr>
            <w:noProof/>
          </w:rPr>
          <w:t>26</w:t>
        </w:r>
      </w:fldSimple>
      <w:bookmarkEnd w:id="81"/>
      <w:r>
        <w:t xml:space="preserve"> GUI for Workflowbuilder</w:t>
      </w:r>
      <w:bookmarkEnd w:id="82"/>
    </w:p>
    <w:p w14:paraId="4000441A" w14:textId="3F7792B4" w:rsidR="001E2030" w:rsidRDefault="001E2030" w:rsidP="001E2030">
      <w:pPr>
        <w:pStyle w:val="Heading3"/>
      </w:pPr>
      <w:r>
        <w:t>Monitoring resources and workflows</w:t>
      </w:r>
    </w:p>
    <w:p w14:paraId="2E51161A" w14:textId="1306DE54"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rsidR="00E75F9A">
        <w:t xml:space="preserve">Figure </w:t>
      </w:r>
      <w:r w:rsidR="00E75F9A">
        <w:rPr>
          <w:noProof/>
        </w:rPr>
        <w:t>23</w:t>
      </w:r>
      <w:r>
        <w:fldChar w:fldCharType="end"/>
      </w:r>
      <w:r w:rsidR="009B3AE2">
        <w:t>)</w:t>
      </w:r>
      <w:r>
        <w:t xml:space="preserve">. </w:t>
      </w:r>
      <w:r w:rsidR="00CF1893">
        <w:t xml:space="preserve"> </w:t>
      </w:r>
      <w:r w:rsidR="00C423E3">
        <w:t>While the application is running the ClusterCoordinator is constantly monitoring the AWS resources (see</w:t>
      </w:r>
      <w:r w:rsidR="00E75F9A">
        <w:t xml:space="preserve"> </w:t>
      </w:r>
      <w:r w:rsidR="00E75F9A">
        <w:fldChar w:fldCharType="begin"/>
      </w:r>
      <w:r w:rsidR="00E75F9A">
        <w:instrText xml:space="preserve"> REF _Ref527468296 \h </w:instrText>
      </w:r>
      <w:r w:rsidR="00E75F9A">
        <w:fldChar w:fldCharType="separate"/>
      </w:r>
      <w:r w:rsidR="00E75F9A">
        <w:t xml:space="preserve">Figure </w:t>
      </w:r>
      <w:r w:rsidR="00E75F9A">
        <w:rPr>
          <w:noProof/>
        </w:rPr>
        <w:t>13</w:t>
      </w:r>
      <w:r w:rsidR="00E75F9A">
        <w:fldChar w:fldCharType="end"/>
      </w:r>
      <w:r w:rsidR="00C423E3">
        <w:t>)</w:t>
      </w:r>
      <w:r w:rsidR="00E75F9A">
        <w:t>.</w:t>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algorithm (</w:t>
      </w:r>
      <w:r w:rsidR="00C974D3">
        <w:fldChar w:fldCharType="begin"/>
      </w:r>
      <w:r w:rsidR="00C974D3">
        <w:instrText xml:space="preserve"> REF _Ref527627883 \h </w:instrText>
      </w:r>
      <w:r w:rsidR="00C974D3">
        <w:fldChar w:fldCharType="separate"/>
      </w:r>
      <w:r w:rsidR="00E75F9A">
        <w:t xml:space="preserve">Figure </w:t>
      </w:r>
      <w:r w:rsidR="00E75F9A">
        <w:rPr>
          <w:noProof/>
        </w:rPr>
        <w:t>25</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4183B6BC" w:rsidR="00A64297" w:rsidRDefault="00183317" w:rsidP="00183317">
      <w:pPr>
        <w:pStyle w:val="Caption"/>
      </w:pPr>
      <w:bookmarkStart w:id="83" w:name="_Ref527627883"/>
      <w:bookmarkStart w:id="84" w:name="_Toc527887166"/>
      <w:r>
        <w:t xml:space="preserve">Figure </w:t>
      </w:r>
      <w:fldSimple w:instr=" SEQ Figure \* ARABIC ">
        <w:r w:rsidR="00E0190B">
          <w:rPr>
            <w:noProof/>
          </w:rPr>
          <w:t>27</w:t>
        </w:r>
      </w:fldSimple>
      <w:bookmarkEnd w:id="83"/>
      <w:r>
        <w:t xml:space="preserve"> Resource and workflow monitoring algorithm</w:t>
      </w:r>
      <w:bookmarkEnd w:id="84"/>
    </w:p>
    <w:p w14:paraId="73207DFA" w14:textId="3B33D760"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rsidR="00E75F9A">
        <w:t xml:space="preserve">Figure </w:t>
      </w:r>
      <w:r w:rsidR="00E75F9A">
        <w:rPr>
          <w:noProof/>
        </w:rPr>
        <w:t>26</w:t>
      </w:r>
      <w:r>
        <w:fldChar w:fldCharType="end"/>
      </w:r>
      <w:r>
        <w:t>).</w:t>
      </w:r>
      <w:r w:rsidR="00CF1893">
        <w:t xml:space="preserve"> To </w:t>
      </w:r>
      <w:r w:rsidR="00E75F9A">
        <w:t>edit</w:t>
      </w:r>
      <w:r w:rsidR="00CF1893">
        <w:t xml:space="preserve">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E75F9A">
        <w:t xml:space="preserve">Figure </w:t>
      </w:r>
      <w:r w:rsidR="00E75F9A">
        <w:rPr>
          <w:noProof/>
        </w:rPr>
        <w:t>24</w:t>
      </w:r>
      <w:r w:rsidR="0032358D">
        <w:fldChar w:fldCharType="end"/>
      </w:r>
      <w:r w:rsidR="00CF1893">
        <w:t>)</w:t>
      </w:r>
      <w:r w:rsidR="0032358D">
        <w:t xml:space="preserve">. The </w:t>
      </w:r>
      <w:r w:rsidR="00F23696">
        <w:t>status of a workflow is show</w:t>
      </w:r>
      <w:r w:rsidR="00E75F9A">
        <w:t>n</w:t>
      </w:r>
      <w:r w:rsidR="00F23696">
        <w:t xml:space="preserve"> in the UI, its state (</w:t>
      </w:r>
      <w:r w:rsidR="00F23696">
        <w:fldChar w:fldCharType="begin"/>
      </w:r>
      <w:r w:rsidR="00F23696">
        <w:instrText xml:space="preserve"> REF _Ref527629831 \h </w:instrText>
      </w:r>
      <w:r w:rsidR="00F23696">
        <w:fldChar w:fldCharType="separate"/>
      </w:r>
      <w:r w:rsidR="00E75F9A">
        <w:t xml:space="preserve">Figure </w:t>
      </w:r>
      <w:r w:rsidR="00E75F9A">
        <w:rPr>
          <w:noProof/>
        </w:rPr>
        <w:t>27</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E75F9A">
        <w:t>(</w:t>
      </w:r>
      <w:r w:rsidR="001142E8">
        <w:fldChar w:fldCharType="begin"/>
      </w:r>
      <w:r w:rsidR="001142E8">
        <w:instrText xml:space="preserve"> REF _Ref527630187 \h </w:instrText>
      </w:r>
      <w:r w:rsidR="001142E8">
        <w:fldChar w:fldCharType="separate"/>
      </w:r>
      <w:r w:rsidR="00E75F9A">
        <w:t xml:space="preserve">Figure </w:t>
      </w:r>
      <w:r w:rsidR="00E75F9A">
        <w:rPr>
          <w:noProof/>
        </w:rPr>
        <w:t>28</w:t>
      </w:r>
      <w:r w:rsidR="001142E8">
        <w:fldChar w:fldCharType="end"/>
      </w:r>
      <w:r w:rsidR="00E75F9A">
        <w:t>)</w:t>
      </w:r>
      <w:r w:rsidR="001142E8">
        <w:t>. W</w:t>
      </w:r>
      <w:r w:rsidR="00E75F9A">
        <w:t>hereas an INITALISED work</w:t>
      </w:r>
      <w:r w:rsidR="00F23696">
        <w:t>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E75F9A">
        <w:t xml:space="preserve">Figure </w:t>
      </w:r>
      <w:r w:rsidR="00E75F9A">
        <w:rPr>
          <w:noProof/>
        </w:rPr>
        <w:t>29</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r>
        <w:t>Running a workflow</w:t>
      </w:r>
    </w:p>
    <w:p w14:paraId="1DEF6405" w14:textId="4EDA45BB"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41">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432ABE97" w:rsidR="00183317" w:rsidRPr="00183317" w:rsidRDefault="00CC1C6F" w:rsidP="00CC1C6F">
      <w:pPr>
        <w:pStyle w:val="Caption"/>
      </w:pPr>
      <w:bookmarkStart w:id="85" w:name="_Ref527628201"/>
      <w:bookmarkStart w:id="86" w:name="_Toc527887167"/>
      <w:r>
        <w:t xml:space="preserve">Figure </w:t>
      </w:r>
      <w:fldSimple w:instr=" SEQ Figure \* ARABIC ">
        <w:r w:rsidR="00E0190B">
          <w:rPr>
            <w:noProof/>
          </w:rPr>
          <w:t>28</w:t>
        </w:r>
      </w:fldSimple>
      <w:bookmarkEnd w:id="85"/>
      <w:r>
        <w:t xml:space="preserve"> UI Monitor resources and workflows tab</w:t>
      </w:r>
      <w:bookmarkEnd w:id="86"/>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5D43ED1" w:rsidR="000D68A7" w:rsidRDefault="00F23696" w:rsidP="00F23696">
      <w:pPr>
        <w:pStyle w:val="Caption"/>
      </w:pPr>
      <w:bookmarkStart w:id="87" w:name="_Ref527629831"/>
      <w:bookmarkStart w:id="88" w:name="_Toc527887168"/>
      <w:r>
        <w:t xml:space="preserve">Figure </w:t>
      </w:r>
      <w:fldSimple w:instr=" SEQ Figure \* ARABIC ">
        <w:r w:rsidR="00E0190B">
          <w:rPr>
            <w:noProof/>
          </w:rPr>
          <w:t>29</w:t>
        </w:r>
      </w:fldSimple>
      <w:bookmarkEnd w:id="87"/>
      <w:r>
        <w:t xml:space="preserve"> </w:t>
      </w:r>
      <w:r w:rsidRPr="00A32581">
        <w:t>Workflow state machine</w:t>
      </w:r>
      <w:bookmarkEnd w:id="88"/>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3">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7554E64E" w:rsidR="001142E8" w:rsidRDefault="001142E8" w:rsidP="001142E8">
      <w:pPr>
        <w:pStyle w:val="Caption"/>
      </w:pPr>
      <w:bookmarkStart w:id="89" w:name="_Ref527630187"/>
      <w:bookmarkStart w:id="90" w:name="_Toc527887169"/>
      <w:r>
        <w:t xml:space="preserve">Figure </w:t>
      </w:r>
      <w:fldSimple w:instr=" SEQ Figure \* ARABIC ">
        <w:r w:rsidR="00E0190B">
          <w:rPr>
            <w:noProof/>
          </w:rPr>
          <w:t>30</w:t>
        </w:r>
      </w:fldSimple>
      <w:bookmarkEnd w:id="89"/>
      <w:r>
        <w:t xml:space="preserve"> Workflow with status COMPLETED</w:t>
      </w:r>
      <w:bookmarkEnd w:id="90"/>
    </w:p>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685D6600" w:rsidR="000602EA" w:rsidRDefault="00C711B4" w:rsidP="00C711B4">
      <w:pPr>
        <w:pStyle w:val="Caption"/>
      </w:pPr>
      <w:bookmarkStart w:id="91" w:name="_Ref527630273"/>
      <w:bookmarkStart w:id="92" w:name="_Toc527887170"/>
      <w:r>
        <w:t xml:space="preserve">Figure </w:t>
      </w:r>
      <w:fldSimple w:instr=" SEQ Figure \* ARABIC ">
        <w:r w:rsidR="00E0190B">
          <w:rPr>
            <w:noProof/>
          </w:rPr>
          <w:t>31</w:t>
        </w:r>
      </w:fldSimple>
      <w:bookmarkEnd w:id="91"/>
      <w:r>
        <w:t xml:space="preserve"> Processing workflows activity diagram</w:t>
      </w:r>
      <w:bookmarkEnd w:id="92"/>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2C5FE426" w:rsidR="000602EA" w:rsidRDefault="0087101A" w:rsidP="0087101A">
      <w:pPr>
        <w:pStyle w:val="Caption"/>
      </w:pPr>
      <w:bookmarkStart w:id="93" w:name="_Ref527633777"/>
      <w:bookmarkStart w:id="94" w:name="_Toc527887171"/>
      <w:r>
        <w:t xml:space="preserve">Figure </w:t>
      </w:r>
      <w:fldSimple w:instr=" SEQ Figure \* ARABIC ">
        <w:r w:rsidR="00E0190B">
          <w:rPr>
            <w:noProof/>
          </w:rPr>
          <w:t>32</w:t>
        </w:r>
      </w:fldSimple>
      <w:bookmarkEnd w:id="93"/>
      <w:r>
        <w:t xml:space="preserve"> Run workflow activity diagram</w:t>
      </w:r>
      <w:bookmarkEnd w:id="94"/>
    </w:p>
    <w:p w14:paraId="04FC3E0C" w14:textId="2CE5FD80" w:rsidR="001E2030" w:rsidRPr="001E2030" w:rsidRDefault="001E2030" w:rsidP="001E2030">
      <w:pPr>
        <w:pStyle w:val="Heading3"/>
      </w:pPr>
      <w:r>
        <w:t>Management of design strategies</w:t>
      </w:r>
    </w:p>
    <w:p w14:paraId="3EA74FD0" w14:textId="21FBBCFD"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w:t>
      </w:r>
      <w:r w:rsidR="00227371">
        <w:t>,</w:t>
      </w:r>
      <w:r w:rsidR="001E2030">
        <w:t xml:space="preserve"> edit</w:t>
      </w:r>
      <w:r w:rsidR="00227371">
        <w:t>, import and save</w:t>
      </w:r>
      <w:r w:rsidR="001E2030">
        <w:t xml:space="preserve"> strategies over a psychrometric chart </w:t>
      </w:r>
      <w:r w:rsidR="005A5B47">
        <w:t>(</w:t>
      </w:r>
      <w:r w:rsidR="001E2030">
        <w:fldChar w:fldCharType="begin"/>
      </w:r>
      <w:r w:rsidR="001E2030">
        <w:instrText xml:space="preserve"> REF _Ref527634062 \h </w:instrText>
      </w:r>
      <w:r w:rsidR="001E2030">
        <w:fldChar w:fldCharType="separate"/>
      </w:r>
      <w:r w:rsidR="00E75F9A">
        <w:t xml:space="preserve">Figure </w:t>
      </w:r>
      <w:r w:rsidR="00E75F9A">
        <w:rPr>
          <w:noProof/>
        </w:rPr>
        <w:t>31</w:t>
      </w:r>
      <w:r w:rsidR="001E2030">
        <w:fldChar w:fldCharType="end"/>
      </w:r>
      <w:r w:rsidR="005A5B47">
        <w:t>)</w:t>
      </w:r>
      <w:r w:rsidR="001E2030">
        <w:t xml:space="preserve">. </w:t>
      </w:r>
      <w:r w:rsidR="005A5B47">
        <w:t xml:space="preserve">The intention is </w:t>
      </w:r>
      <w:r w:rsidR="005A5B47">
        <w:lastRenderedPageBreak/>
        <w:t>that e</w:t>
      </w:r>
      <w:r w:rsidR="001E2030">
        <w:t xml:space="preserve">ach strategy is represented as closed polygon with a name, an array of these polygons can be stored, one per line, in a simple </w:t>
      </w:r>
      <w:r w:rsidR="00E75F9A">
        <w:t xml:space="preserve">csv </w:t>
      </w:r>
      <w:r w:rsidR="001E2030">
        <w:t xml:space="preserve">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r w:rsidR="00E75F9A">
        <w:t>.</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712EDA60" w:rsidR="00BA7F2D" w:rsidRPr="00BA7F2D" w:rsidRDefault="00BB6C66" w:rsidP="00BB6C66">
      <w:pPr>
        <w:pStyle w:val="Caption"/>
      </w:pPr>
      <w:bookmarkStart w:id="95" w:name="_Ref527634062"/>
      <w:bookmarkStart w:id="96" w:name="_Toc527887172"/>
      <w:r>
        <w:t xml:space="preserve">Figure </w:t>
      </w:r>
      <w:fldSimple w:instr=" SEQ Figure \* ARABIC ">
        <w:r w:rsidR="00E0190B">
          <w:rPr>
            <w:noProof/>
          </w:rPr>
          <w:t>33</w:t>
        </w:r>
      </w:fldSimple>
      <w:bookmarkEnd w:id="95"/>
      <w:r>
        <w:t xml:space="preserve"> Design strategy editor</w:t>
      </w:r>
      <w:r w:rsidR="00874725">
        <w:t xml:space="preserve"> mock-up.</w:t>
      </w:r>
      <w:bookmarkEnd w:id="96"/>
    </w:p>
    <w:p w14:paraId="19EFC45E" w14:textId="129FB369" w:rsidR="00D41996" w:rsidRDefault="00D41996" w:rsidP="00FE6526">
      <w:pPr>
        <w:pStyle w:val="Heading2"/>
      </w:pPr>
      <w:r>
        <w:t>Analytics</w:t>
      </w:r>
    </w:p>
    <w:p w14:paraId="49B48BD5" w14:textId="7688C873" w:rsidR="00BA620C" w:rsidRDefault="007F1ABD" w:rsidP="007F1ABD">
      <w:r>
        <w:t xml:space="preserve">The analytic pipeline is </w:t>
      </w:r>
      <w:r w:rsidR="00672475">
        <w:t xml:space="preserve">a Spark application </w:t>
      </w:r>
      <w:r>
        <w:t>defined as an independent Java project</w:t>
      </w:r>
      <w:r w:rsidR="00E75F9A">
        <w:t xml:space="preserve"> </w:t>
      </w:r>
      <w:r w:rsidR="00E75F9A">
        <w:rPr>
          <w:rStyle w:val="FootnoteReference"/>
        </w:rPr>
        <w:footnoteReference w:id="1"/>
      </w:r>
      <w:r>
        <w:t xml:space="preserve"> which is exported locally as a </w:t>
      </w:r>
      <w:r w:rsidR="00C32C9A">
        <w:t>*</w:t>
      </w:r>
      <w:r>
        <w:t xml:space="preserve">.jar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 xml:space="preserve">the cluster takes on failure, the name of the analysis </w:t>
      </w:r>
      <w:r w:rsidR="00C32C9A">
        <w:t>*.</w:t>
      </w:r>
      <w:r w:rsidR="00672475">
        <w:t xml:space="preserve">jar and a set of arguments. The analysis </w:t>
      </w:r>
      <w:r w:rsidR="00C32C9A">
        <w:t>*.</w:t>
      </w:r>
      <w:r w:rsidR="00672475">
        <w:t>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lastRenderedPageBreak/>
        <w:t>Location of the design strategy file on S3</w:t>
      </w:r>
    </w:p>
    <w:p w14:paraId="04E1C765" w14:textId="4F03CB53" w:rsidR="00672475" w:rsidRDefault="00BA620C" w:rsidP="007F1ABD">
      <w:r>
        <w:t>These seven arguments can be seen in the EMR management console within the cluster details (</w:t>
      </w:r>
      <w:r>
        <w:fldChar w:fldCharType="begin"/>
      </w:r>
      <w:r>
        <w:instrText xml:space="preserve"> REF _Ref527638728 \h </w:instrText>
      </w:r>
      <w:r>
        <w:fldChar w:fldCharType="separate"/>
      </w:r>
      <w:r w:rsidR="00DE29A2">
        <w:t xml:space="preserve">Figure </w:t>
      </w:r>
      <w:r w:rsidR="00DE29A2">
        <w:rPr>
          <w:noProof/>
        </w:rPr>
        <w:t>32</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 xml:space="preserve">method </w:t>
      </w:r>
      <w:r w:rsidR="001E37E0">
        <w:t>as</w:t>
      </w:r>
      <w:r w:rsidR="00672475">
        <w:t xml:space="preserve"> an array of Strings</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DE29A2">
        <w:t xml:space="preserve">Figure </w:t>
      </w:r>
      <w:r w:rsidR="00DE29A2">
        <w:rPr>
          <w:noProof/>
        </w:rPr>
        <w:t>33</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1E37E0">
        <w:t xml:space="preserve"> and</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2D7D8D">
        <w:t xml:space="preserve">Figure </w:t>
      </w:r>
      <w:r w:rsidR="002D7D8D">
        <w:rPr>
          <w:noProof/>
        </w:rPr>
        <w:t>22</w:t>
      </w:r>
      <w:r w:rsidR="00A24DB6">
        <w:fldChar w:fldCharType="end"/>
      </w:r>
      <w:r w:rsidR="00A24DB6">
        <w:t xml:space="preserve"> </w:t>
      </w:r>
      <w:r w:rsidR="00F7222E">
        <w:t>shows the</w:t>
      </w:r>
      <w:r w:rsidR="00A24DB6">
        <w:t xml:space="preserve"> </w:t>
      </w:r>
      <w:r w:rsidR="00F7222E">
        <w:t xml:space="preserve">class structure of the </w:t>
      </w:r>
      <w:r w:rsidR="00C853E0">
        <w:t xml:space="preserve">Analysis </w:t>
      </w:r>
      <w:r w:rsidR="00A24DB6">
        <w:t>packag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2D7D8D">
        <w:t xml:space="preserve">Figure </w:t>
      </w:r>
      <w:r w:rsidR="002D7D8D">
        <w:rPr>
          <w:noProof/>
        </w:rPr>
        <w:t>36</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7"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3B9624C4" w:rsidR="007F1ABD" w:rsidRDefault="00BA620C" w:rsidP="00BA620C">
      <w:pPr>
        <w:pStyle w:val="Caption"/>
      </w:pPr>
      <w:bookmarkStart w:id="97" w:name="_Ref527638728"/>
      <w:bookmarkStart w:id="98" w:name="_Toc527887173"/>
      <w:r>
        <w:t xml:space="preserve">Figure </w:t>
      </w:r>
      <w:fldSimple w:instr=" SEQ Figure \* ARABIC ">
        <w:r w:rsidR="002D7D8D">
          <w:rPr>
            <w:noProof/>
          </w:rPr>
          <w:t>34</w:t>
        </w:r>
      </w:fldSimple>
      <w:bookmarkEnd w:id="97"/>
      <w:r>
        <w:t xml:space="preserve"> Parameters for a Step on EMR</w:t>
      </w:r>
      <w:bookmarkEnd w:id="98"/>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4F0EDA21" w:rsidR="00A94160" w:rsidRPr="00BA620C" w:rsidRDefault="00A94160" w:rsidP="00A94160">
      <w:pPr>
        <w:pStyle w:val="Caption"/>
        <w:rPr>
          <w:rFonts w:eastAsiaTheme="minorHAnsi"/>
        </w:rPr>
      </w:pPr>
      <w:bookmarkStart w:id="99" w:name="_Ref527644698"/>
      <w:bookmarkStart w:id="100" w:name="_Toc527887174"/>
      <w:r>
        <w:t xml:space="preserve">Figure </w:t>
      </w:r>
      <w:fldSimple w:instr=" SEQ Figure \* ARABIC ">
        <w:r w:rsidR="00E0190B">
          <w:rPr>
            <w:noProof/>
          </w:rPr>
          <w:t>35</w:t>
        </w:r>
      </w:fldSimple>
      <w:bookmarkEnd w:id="99"/>
      <w:r>
        <w:t xml:space="preserve"> Analysis package </w:t>
      </w:r>
      <w:r w:rsidR="005A060D">
        <w:t>and ReadFilter sub-package.</w:t>
      </w:r>
      <w:bookmarkEnd w:id="100"/>
    </w:p>
    <w:p w14:paraId="667D98A5" w14:textId="77777777" w:rsidR="00A94160" w:rsidRPr="00A94160" w:rsidRDefault="00A94160" w:rsidP="00A94160"/>
    <w:p w14:paraId="326327B5" w14:textId="5EE6DD58" w:rsidR="00A34FFE" w:rsidRDefault="008F6ACB" w:rsidP="00A34FFE">
      <w:pPr>
        <w:keepNext/>
      </w:pPr>
      <w:r>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6DD9FEFD" w:rsidR="00A34FFE" w:rsidRDefault="00A34FFE" w:rsidP="00A34FFE">
      <w:pPr>
        <w:pStyle w:val="Caption"/>
      </w:pPr>
      <w:bookmarkStart w:id="101" w:name="_Ref527639368"/>
      <w:bookmarkStart w:id="102" w:name="_Toc527887175"/>
      <w:r>
        <w:t xml:space="preserve">Figure </w:t>
      </w:r>
      <w:fldSimple w:instr=" SEQ Figure \* ARABIC ">
        <w:r w:rsidR="00E0190B">
          <w:rPr>
            <w:noProof/>
          </w:rPr>
          <w:t>36</w:t>
        </w:r>
      </w:fldSimple>
      <w:bookmarkEnd w:id="101"/>
      <w:r>
        <w:t xml:space="preserve"> Analytics overview activity diagram</w:t>
      </w:r>
      <w:bookmarkEnd w:id="102"/>
    </w:p>
    <w:p w14:paraId="2279A549" w14:textId="431A021B" w:rsidR="00E83CDD" w:rsidRDefault="001809D2" w:rsidP="00C91B1E">
      <w:pPr>
        <w:pStyle w:val="Heading3"/>
      </w:pPr>
      <w:r>
        <w:t>Clustering</w:t>
      </w:r>
      <w:r w:rsidR="00184614">
        <w:t xml:space="preserve"> Parameters</w:t>
      </w:r>
      <w:r w:rsidR="00C63FD6">
        <w:t xml:space="preserve"> and</w:t>
      </w:r>
      <w:r w:rsidR="00184614">
        <w:t xml:space="preserve"> Filter Data</w:t>
      </w:r>
      <w:r w:rsidR="00C63FD6">
        <w:t xml:space="preserve"> </w:t>
      </w:r>
    </w:p>
    <w:p w14:paraId="182A80F0" w14:textId="5ED7A22C"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t xml:space="preserve"> by reading from a string in JSON format</w:t>
      </w:r>
      <w:r w:rsidR="009710A6">
        <w:t>,</w:t>
      </w:r>
      <w:r>
        <w:t xml:space="preserve"> stored on S3. The JSON file is read directly to a Dataset&lt;Row&gt; and from that the clustering method, number of clusters, temporal and spatial configuration of the workflow can be selected.</w:t>
      </w:r>
    </w:p>
    <w:p w14:paraId="0C87B616" w14:textId="6560BBBA"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w:t>
      </w:r>
      <w:r w:rsidR="002D7D8D">
        <w:t>;</w:t>
      </w:r>
      <w:r>
        <w:t xml:space="preserve"> filter and map</w:t>
      </w:r>
      <w:r w:rsidR="002D7D8D">
        <w:t>,</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371FF185" w:rsidR="00C63FD6" w:rsidRDefault="002D7D8D" w:rsidP="00E333C9">
      <w:r>
        <w:t>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rsidR="00FA3256">
        <w:t xml:space="preserve"> includes attributes to</w:t>
      </w:r>
      <w:r w:rsidR="00184614">
        <w:t xml:space="preserve"> </w:t>
      </w:r>
      <w:r w:rsidR="009710A6">
        <w:t>store</w:t>
      </w:r>
      <w:r w:rsidR="00184614">
        <w:t xml:space="preserve"> </w:t>
      </w:r>
      <w:r w:rsidR="00D85A5D">
        <w:t xml:space="preserve">all the variables contained on each line of </w:t>
      </w:r>
      <w:r w:rsidR="00374B24">
        <w:t>the</w:t>
      </w:r>
      <w:r w:rsidR="00A24531">
        <w:t xml:space="preserve"> required</w:t>
      </w:r>
      <w:r w:rsidR="00374B24">
        <w:t xml:space="preserve"> </w:t>
      </w:r>
      <w:r w:rsidR="00D85A5D">
        <w:t xml:space="preserve">input data and </w:t>
      </w:r>
      <w:r w:rsidR="009710A6">
        <w:t>identifies the</w:t>
      </w:r>
      <w:r w:rsidR="00D85A5D">
        <w:t xml:space="preserve"> variables </w:t>
      </w:r>
      <w:r w:rsidR="009710A6">
        <w:t>to</w:t>
      </w:r>
      <w:r w:rsidR="00D85A5D">
        <w:t xml:space="preserve"> be used for clustering. In addition, the </w:t>
      </w:r>
      <w:r w:rsidR="002846FC">
        <w:t>Record object</w:t>
      </w:r>
      <w:r w:rsidR="00D85A5D">
        <w:t xml:space="preserve"> stores a psychrometricPoint</w:t>
      </w:r>
      <w:r w:rsidR="00A24531">
        <w:t>,</w:t>
      </w:r>
      <w:r w:rsidR="00D85A5D">
        <w:t xml:space="preserve"> a 2d array defined by temperature and relative humidity, a list of design strateg</w:t>
      </w:r>
      <w:r w:rsidR="00AF5F85">
        <w:t>ies that can be applied to the R</w:t>
      </w:r>
      <w:r w:rsidR="00D85A5D">
        <w:t>ecord</w:t>
      </w:r>
      <w:r w:rsidR="009710A6">
        <w:t xml:space="preserve"> and</w:t>
      </w:r>
      <w:r w:rsidR="00F90A64">
        <w:t xml:space="preserve"> the </w:t>
      </w:r>
      <w:r w:rsidR="00A24531">
        <w:t xml:space="preserve">comfort indices </w:t>
      </w:r>
      <w:r w:rsidR="009710A6">
        <w:t>(</w:t>
      </w:r>
      <w:r w:rsidR="00374B24">
        <w:t>UTCI</w:t>
      </w:r>
      <w:r w:rsidR="00F90A64">
        <w:t xml:space="preserve"> and IDEAMCI</w:t>
      </w:r>
      <w:r w:rsidR="009710A6">
        <w:t>)</w:t>
      </w:r>
      <w:r w:rsidR="00A24531">
        <w:t xml:space="preserve"> for the record</w:t>
      </w:r>
      <w:r w:rsidR="00F90A64">
        <w:t>. T</w:t>
      </w:r>
      <w:r w:rsidR="00E333C9">
        <w:t xml:space="preserve">he Record class </w:t>
      </w:r>
      <w:r w:rsidR="001809D2">
        <w:t>in</w:t>
      </w:r>
      <w:r w:rsidR="00E333C9">
        <w:t>cludes a method that returns a normalised Vector</w:t>
      </w:r>
      <w:r>
        <w:t xml:space="preserve"> </w:t>
      </w:r>
      <w:r w:rsidR="00E333C9">
        <w:t xml:space="preserve">of the variables </w:t>
      </w:r>
      <w:r>
        <w:t>destined</w:t>
      </w:r>
      <w:r w:rsidR="00E333C9">
        <w:t xml:space="preserve"> for the clustering process</w:t>
      </w:r>
      <w:r w:rsidR="00F90A64">
        <w:t>es</w:t>
      </w:r>
      <w:r w:rsidR="00D0088B">
        <w:t xml:space="preserve"> (</w:t>
      </w:r>
      <w:r w:rsidR="00D0088B">
        <w:rPr>
          <w:rFonts w:ascii="Helvetica" w:hAnsi="Helvetica" w:cs="Helvetica"/>
          <w:color w:val="1D1F22"/>
          <w:sz w:val="21"/>
          <w:szCs w:val="21"/>
          <w:shd w:val="clear" w:color="auto" w:fill="FFFFFF"/>
        </w:rPr>
        <w:t>features are normalised with Spark’s MLlib L</w:t>
      </w:r>
      <w:r w:rsidR="00D0088B" w:rsidRPr="00E62DA0">
        <w:rPr>
          <w:rFonts w:ascii="Helvetica" w:hAnsi="Helvetica" w:cs="Helvetica"/>
          <w:color w:val="1D1F22"/>
          <w:sz w:val="21"/>
          <w:szCs w:val="21"/>
          <w:shd w:val="clear" w:color="auto" w:fill="FFFFFF"/>
          <w:vertAlign w:val="superscript"/>
        </w:rPr>
        <w:t>2</w:t>
      </w:r>
      <w:r w:rsidR="00D0088B">
        <w:rPr>
          <w:rFonts w:ascii="Helvetica" w:hAnsi="Helvetica" w:cs="Helvetica"/>
          <w:color w:val="1D1F22"/>
          <w:sz w:val="21"/>
          <w:szCs w:val="21"/>
          <w:shd w:val="clear" w:color="auto" w:fill="FFFFFF"/>
        </w:rPr>
        <w:t> norm</w:t>
      </w:r>
      <w:r w:rsidR="00D0088B">
        <w:t>)</w:t>
      </w:r>
      <w:r w:rsidR="00F90A64">
        <w:t>.</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9710A6">
        <w:t xml:space="preserve">Figure </w:t>
      </w:r>
      <w:r w:rsidR="009710A6">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r>
        <w:lastRenderedPageBreak/>
        <w:t>Clustering Performance Indices</w:t>
      </w:r>
      <w:r w:rsidR="00D12AFB">
        <w:t xml:space="preserve">  </w:t>
      </w:r>
    </w:p>
    <w:p w14:paraId="654F9009" w14:textId="439A1509"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5245B3">
        <w:t xml:space="preserve">Figure </w:t>
      </w:r>
      <w:r w:rsidR="005245B3">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5245B3">
        <w:t xml:space="preserve">Figure </w:t>
      </w:r>
      <w:r w:rsidR="005245B3">
        <w:rPr>
          <w:noProof/>
        </w:rPr>
        <w:t>35</w:t>
      </w:r>
      <w:r w:rsidR="00864D56">
        <w:fldChar w:fldCharType="end"/>
      </w:r>
      <w:r w:rsidR="00864D56">
        <w:t>)</w:t>
      </w:r>
      <w:r w:rsidR="005245B3">
        <w:t>, an attribute of</w:t>
      </w:r>
      <w:r w:rsidR="00864D56">
        <w:t xml:space="preserve">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5245B3">
        <w:t xml:space="preserve">Figure </w:t>
      </w:r>
      <w:r w:rsidR="005245B3">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58EC9EF8" w:rsidR="00F669AB" w:rsidRDefault="00C11AFE" w:rsidP="00C11AFE">
      <w:pPr>
        <w:pStyle w:val="Caption"/>
      </w:pPr>
      <w:bookmarkStart w:id="103" w:name="_Ref527645308"/>
      <w:bookmarkStart w:id="104" w:name="_Toc527887176"/>
      <w:r>
        <w:t xml:space="preserve">Figure </w:t>
      </w:r>
      <w:fldSimple w:instr=" SEQ Figure \* ARABIC ">
        <w:r w:rsidR="00E0190B">
          <w:rPr>
            <w:noProof/>
          </w:rPr>
          <w:t>37</w:t>
        </w:r>
      </w:fldSimple>
      <w:bookmarkEnd w:id="103"/>
      <w:r>
        <w:t xml:space="preserve"> </w:t>
      </w:r>
      <w:r w:rsidRPr="00504E44">
        <w:t>Analy</w:t>
      </w:r>
      <w:r>
        <w:t xml:space="preserve">sis package </w:t>
      </w:r>
      <w:r w:rsidR="00533BA4">
        <w:t>and Performance sub-package</w:t>
      </w:r>
      <w:bookmarkEnd w:id="104"/>
    </w:p>
    <w:p w14:paraId="6F64F4BE" w14:textId="1CE9EFFB"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w:t>
      </w:r>
      <w:r w:rsidR="00E84A92">
        <w:t>a</w:t>
      </w:r>
      <w:r w:rsidR="00EF7D74">
        <w:t xml:space="preserve"> graph for all solutions and find</w:t>
      </w:r>
      <w:r w:rsidR="00E07CB2">
        <w:t>s</w:t>
      </w:r>
      <w:r w:rsidR="002D7D8D">
        <w:t xml:space="preserve"> </w:t>
      </w:r>
      <w:r w:rsidR="00E07CB2">
        <w:t>the curve</w:t>
      </w:r>
      <w:r w:rsidR="002D7D8D">
        <w:t xml:space="preserve"> inflexion point</w:t>
      </w:r>
      <w:r w:rsidR="00E07CB2">
        <w:t xml:space="preserve"> (</w:t>
      </w:r>
      <w:r w:rsidR="00EF7D74">
        <w:t>clustering solution</w:t>
      </w:r>
      <w:r w:rsidR="00E07CB2">
        <w:t>)</w:t>
      </w:r>
      <w:r w:rsidR="00EF7D74">
        <w:t xml:space="preserve"> furthest from a line </w:t>
      </w:r>
      <w:r w:rsidR="002D7D8D">
        <w:t>subtended between</w:t>
      </w:r>
      <w:r w:rsidR="00EF7D74">
        <w:t xml:space="preserve"> the first and last </w:t>
      </w:r>
      <w:r w:rsidR="002D7D8D">
        <w:t>points</w:t>
      </w:r>
      <w:r w:rsidR="00EF7D74">
        <w:t xml:space="preserve">. </w:t>
      </w:r>
      <w:r w:rsidR="00EF7D74">
        <w:fldChar w:fldCharType="begin"/>
      </w:r>
      <w:r w:rsidR="00EF7D74">
        <w:instrText xml:space="preserve"> REF _Ref527706362 \h </w:instrText>
      </w:r>
      <w:r w:rsidR="00EF7D74">
        <w:fldChar w:fldCharType="separate"/>
      </w:r>
      <w:r w:rsidR="002D7D8D">
        <w:t xml:space="preserve">Figure </w:t>
      </w:r>
      <w:r w:rsidR="002D7D8D">
        <w:rPr>
          <w:noProof/>
        </w:rPr>
        <w:t>38</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6339C3B3" w:rsidR="00802681" w:rsidRDefault="00EF7D74" w:rsidP="00EF7D74">
      <w:pPr>
        <w:pStyle w:val="Caption"/>
      </w:pPr>
      <w:bookmarkStart w:id="105" w:name="_Ref527706362"/>
      <w:bookmarkStart w:id="106" w:name="_Toc527887177"/>
      <w:r>
        <w:t xml:space="preserve">Figure </w:t>
      </w:r>
      <w:fldSimple w:instr=" SEQ Figure \* ARABIC ">
        <w:r w:rsidR="00E0190B">
          <w:rPr>
            <w:noProof/>
          </w:rPr>
          <w:t>38</w:t>
        </w:r>
      </w:fldSimple>
      <w:bookmarkEnd w:id="105"/>
      <w:r>
        <w:t xml:space="preserve"> Elbow method</w:t>
      </w:r>
      <w:bookmarkEnd w:id="106"/>
    </w:p>
    <w:p w14:paraId="76A43598" w14:textId="7A23BE9C" w:rsidR="00BE2059" w:rsidRDefault="00BE2059" w:rsidP="00BE2059">
      <w:pPr>
        <w:pStyle w:val="Heading3"/>
      </w:pPr>
      <w:r>
        <w:t xml:space="preserve">Clustering classification and design strategy </w:t>
      </w:r>
      <w:r w:rsidR="00B474CA">
        <w:t>assignment</w:t>
      </w:r>
    </w:p>
    <w:p w14:paraId="2ED645E6" w14:textId="6A78A5D6" w:rsidR="00BE2059" w:rsidRDefault="00C746C6" w:rsidP="00BE2059">
      <w:r>
        <w:t>Once performance metrics have been generated</w:t>
      </w:r>
      <w:r w:rsidR="00C73A4E">
        <w:t>, and the optimal number of cluster defined</w:t>
      </w:r>
      <w:r w:rsidR="00E84A92">
        <w:t>,</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E84A92">
        <w:t xml:space="preserve">Figure </w:t>
      </w:r>
      <w:r w:rsidR="00E84A92">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E84A92">
        <w:t xml:space="preserve">Figure </w:t>
      </w:r>
      <w:r w:rsidR="00E84A92">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defined by temperature and relative humidity</w:t>
      </w:r>
      <w:r w:rsidR="00991AA6">
        <w:t>)</w:t>
      </w:r>
      <w:r w:rsidR="00BE2059">
        <w:t xml:space="preserve"> can be containment tested against the strateg</w:t>
      </w:r>
      <w:r w:rsidR="00C16175">
        <w:t>ey’s</w:t>
      </w:r>
      <w:r w:rsidR="00BE2059">
        <w:t xml:space="preserve">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67E64E66" w:rsidR="00D5383B" w:rsidRPr="00E333C9" w:rsidRDefault="00D5383B" w:rsidP="00D5383B">
      <w:pPr>
        <w:pStyle w:val="Caption"/>
      </w:pPr>
      <w:bookmarkStart w:id="107" w:name="_Ref527708743"/>
      <w:bookmarkStart w:id="108" w:name="_Toc527887178"/>
      <w:r>
        <w:t xml:space="preserve">Figure </w:t>
      </w:r>
      <w:fldSimple w:instr=" SEQ Figure \* ARABIC ">
        <w:r w:rsidR="00E0190B">
          <w:rPr>
            <w:noProof/>
          </w:rPr>
          <w:t>39</w:t>
        </w:r>
      </w:fldSimple>
      <w:bookmarkEnd w:id="107"/>
      <w:r>
        <w:t xml:space="preserve">  Analysis package and Classification sub-package</w:t>
      </w:r>
      <w:bookmarkEnd w:id="108"/>
    </w:p>
    <w:p w14:paraId="0440CE6A" w14:textId="688D9C51" w:rsidR="00C746C6" w:rsidRDefault="00C746C6" w:rsidP="00D5383B"/>
    <w:p w14:paraId="4A8A9E28" w14:textId="768FD318" w:rsidR="00B474CA" w:rsidRDefault="0003120F" w:rsidP="0003120F">
      <w:pPr>
        <w:pStyle w:val="Heading3"/>
      </w:pPr>
      <w:r>
        <w:lastRenderedPageBreak/>
        <w:t>Output of results</w:t>
      </w:r>
    </w:p>
    <w:p w14:paraId="38D95F71" w14:textId="447657FB" w:rsidR="00D31F4A" w:rsidRDefault="00D31F4A" w:rsidP="0034367C">
      <w:r>
        <w:t>In anticipation of querying and quickly visualising the results according to different spatial and temporal ranges</w:t>
      </w:r>
      <w:r w:rsidR="00E84A92">
        <w:t>,</w:t>
      </w:r>
      <w:r>
        <w:t xml:space="preserve">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Lastly</w:t>
      </w:r>
      <w:r w:rsidR="00E84A92">
        <w:t>,</w:t>
      </w:r>
      <w:r w:rsidR="00A442E1">
        <w:t xml:space="preserve">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r>
        <w:t>Meta-data</w:t>
      </w:r>
    </w:p>
    <w:p w14:paraId="2448E717" w14:textId="61DCCB6E"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7C7752">
        <w:t xml:space="preserve">Figure </w:t>
      </w:r>
      <w:r w:rsidR="007C7752">
        <w:rPr>
          <w:noProof/>
        </w:rPr>
        <w:t>38</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7C7752">
        <w:t xml:space="preserve">Figure </w:t>
      </w:r>
      <w:r w:rsidR="007C7752">
        <w:rPr>
          <w:noProof/>
        </w:rPr>
        <w:t>38</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one for each cluster in the solution, is generated</w:t>
      </w:r>
      <w:r w:rsidR="006B4073">
        <w:t>,</w:t>
      </w:r>
      <w:r w:rsidR="004A2270">
        <w:t xml:space="preserve">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770B9D8F" w14:textId="77777777" w:rsidR="006B4073" w:rsidRDefault="006B4073" w:rsidP="006B4073">
      <w:pPr>
        <w:pStyle w:val="Heading4"/>
      </w:pPr>
      <w:r>
        <w:t>Typical period</w:t>
      </w:r>
    </w:p>
    <w:p w14:paraId="13A86074" w14:textId="77777777" w:rsidR="006B4073" w:rsidRDefault="006B4073" w:rsidP="006B4073">
      <w: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Default="006B4073" w:rsidP="006B4073">
      <w:pPr>
        <w:pStyle w:val="Heading4"/>
      </w:pPr>
      <w:r>
        <w:t xml:space="preserve">Typical period with monthly granularity </w:t>
      </w:r>
    </w:p>
    <w:p w14:paraId="48D390A0" w14:textId="77777777" w:rsidR="006B4073" w:rsidRPr="000F2069" w:rsidRDefault="006B4073" w:rsidP="006B4073">
      <w:r>
        <w:t>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storing the results.</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048FEDB4" w:rsidR="0004478D" w:rsidRPr="0003120F" w:rsidRDefault="0004478D" w:rsidP="0004478D">
      <w:pPr>
        <w:pStyle w:val="Caption"/>
      </w:pPr>
      <w:bookmarkStart w:id="109" w:name="_Ref527726142"/>
      <w:bookmarkStart w:id="110" w:name="_Toc527887179"/>
      <w:r>
        <w:t xml:space="preserve">Figure </w:t>
      </w:r>
      <w:fldSimple w:instr=" SEQ Figure \* ARABIC ">
        <w:r w:rsidR="00E0190B">
          <w:rPr>
            <w:noProof/>
          </w:rPr>
          <w:t>40</w:t>
        </w:r>
      </w:fldSimple>
      <w:bookmarkEnd w:id="109"/>
      <w:r>
        <w:t xml:space="preserve"> Analysis package and Output sub-package</w:t>
      </w:r>
      <w:bookmarkEnd w:id="110"/>
    </w:p>
    <w:p w14:paraId="43435C80" w14:textId="69CD58D6" w:rsidR="00D31F4A" w:rsidRDefault="00A442E1" w:rsidP="000F2069">
      <w:pPr>
        <w:pStyle w:val="Heading4"/>
      </w:pPr>
      <w:r>
        <w:t>Y</w:t>
      </w:r>
      <w:r w:rsidR="00D31F4A">
        <w:t xml:space="preserve">ear </w:t>
      </w:r>
      <w:r w:rsidR="000F2069">
        <w:t xml:space="preserve">+ </w:t>
      </w:r>
      <w:r w:rsidR="00D31F4A">
        <w:t>month</w:t>
      </w:r>
      <w:r w:rsidR="000F2069">
        <w:t xml:space="preserve"> +</w:t>
      </w:r>
      <w:r>
        <w:t xml:space="preserve"> cluster</w:t>
      </w:r>
    </w:p>
    <w:p w14:paraId="05D600BB" w14:textId="5D229484" w:rsidR="000F2069" w:rsidRDefault="001A3DEA" w:rsidP="000F2069">
      <w:r>
        <w:t xml:space="preserve">This form of query </w:t>
      </w:r>
      <w:r w:rsidR="0006132D">
        <w:t>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8A572A">
        <w:t xml:space="preserve">Figure </w:t>
      </w:r>
      <w:r w:rsidR="008A572A">
        <w:rPr>
          <w:noProof/>
        </w:rPr>
        <w:t>41</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xml:space="preserve">. </w:t>
      </w:r>
      <w:r w:rsidR="008A572A">
        <w:t>O</w:t>
      </w:r>
      <w:r w:rsidR="008A572A">
        <w:t>ne data set for each year and each month of the original data</w:t>
      </w:r>
      <w:r w:rsidR="008A572A">
        <w:t xml:space="preserve"> is stored. </w:t>
      </w:r>
      <w:r w:rsidR="00740585">
        <w:t>Additionally, for each cluster the frequency of found design strategies is also stored.</w:t>
      </w:r>
    </w:p>
    <w:p w14:paraId="58924E0A" w14:textId="4E22E219" w:rsidR="00740585" w:rsidRDefault="00740585" w:rsidP="00740585">
      <w:pPr>
        <w:keepNext/>
      </w:pPr>
      <w:r>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61A6D77A" w:rsidR="00740585" w:rsidRPr="000F2069" w:rsidRDefault="00740585" w:rsidP="00740585">
      <w:pPr>
        <w:pStyle w:val="Caption"/>
      </w:pPr>
      <w:bookmarkStart w:id="111" w:name="_Ref527726011"/>
      <w:bookmarkStart w:id="112" w:name="_Toc527887180"/>
      <w:r>
        <w:t xml:space="preserve">Figure </w:t>
      </w:r>
      <w:fldSimple w:instr=" SEQ Figure \* ARABIC ">
        <w:r w:rsidR="00E0190B">
          <w:rPr>
            <w:noProof/>
          </w:rPr>
          <w:t>41</w:t>
        </w:r>
      </w:fldSimple>
      <w:bookmarkEnd w:id="111"/>
      <w:r>
        <w:t xml:space="preserve"> Year + month + cluster</w:t>
      </w:r>
      <w:bookmarkEnd w:id="112"/>
    </w:p>
    <w:p w14:paraId="3B858ABD" w14:textId="3241DE05" w:rsidR="00FE6526" w:rsidRDefault="0062212D" w:rsidP="00FE6526">
      <w:pPr>
        <w:pStyle w:val="Heading2"/>
      </w:pPr>
      <w:r>
        <w:t>D</w:t>
      </w:r>
      <w:r w:rsidR="00466236">
        <w:t>ashboard</w:t>
      </w:r>
      <w:r>
        <w:t xml:space="preserve"> + visualisation</w:t>
      </w:r>
    </w:p>
    <w:p w14:paraId="7295A85D" w14:textId="12A8699E" w:rsidR="00BC61D0" w:rsidRDefault="00466236" w:rsidP="00466236">
      <w:r>
        <w:t>Once the analysis successfully completes the Step on the EMR cluster is given the status of COMPLETED. The UI’s resources monitoring function detect</w:t>
      </w:r>
      <w:r w:rsidR="007C7752">
        <w:t>s</w:t>
      </w:r>
      <w:r>
        <w:t xml:space="preserve"> the status and change</w:t>
      </w:r>
      <w:r w:rsidR="007C7752">
        <w:t>s</w:t>
      </w:r>
      <w:r>
        <w:t xml:space="preserve"> the controls available on the interface</w:t>
      </w:r>
      <w:r w:rsidR="00BC61D0">
        <w:t>,</w:t>
      </w:r>
      <w:r w:rsidR="007C7752">
        <w:t xml:space="preserve"> </w:t>
      </w:r>
      <w:r w:rsidR="00E82373">
        <w:t>enabling</w:t>
      </w:r>
      <w:r w:rsidR="00BC61D0">
        <w:t xml:space="preserve"> the results button and </w:t>
      </w:r>
      <w:r w:rsidR="007C7752">
        <w:t>disabling other controls</w:t>
      </w:r>
      <w:r w:rsidR="00BC61D0">
        <w:t>.</w:t>
      </w:r>
      <w:r w:rsidR="00F064ED">
        <w:t xml:space="preserve"> Clicking the dashboard button triggers an event in the GUIWorkflowBuilder class that checks if a dashboard has </w:t>
      </w:r>
      <w:r w:rsidR="00F064ED">
        <w:lastRenderedPageBreak/>
        <w:t xml:space="preserve">been generated, if it </w:t>
      </w:r>
      <w:r w:rsidR="00C02C32">
        <w:t>exists,</w:t>
      </w:r>
      <w:r w:rsidR="00F064ED">
        <w:t xml:space="preserve">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21EB764F" w:rsidR="00BC61D0" w:rsidRDefault="00BC61D0" w:rsidP="00BC61D0">
      <w:pPr>
        <w:pStyle w:val="Caption"/>
      </w:pPr>
      <w:bookmarkStart w:id="113" w:name="_Toc527887181"/>
      <w:r>
        <w:t xml:space="preserve">Figure </w:t>
      </w:r>
      <w:fldSimple w:instr=" SEQ Figure \* ARABIC ">
        <w:r w:rsidR="00E0190B">
          <w:rPr>
            <w:noProof/>
          </w:rPr>
          <w:t>42</w:t>
        </w:r>
      </w:fldSimple>
      <w:r>
        <w:t xml:space="preserve"> Dashboard button available</w:t>
      </w:r>
      <w:bookmarkEnd w:id="113"/>
    </w:p>
    <w:p w14:paraId="57CF2D17" w14:textId="1458070C" w:rsidR="009F46D5" w:rsidRDefault="000D4840" w:rsidP="009F46D5">
      <w:r>
        <w:t xml:space="preserve">If a dashboard </w:t>
      </w:r>
      <w:r w:rsidR="009F46D5">
        <w:t>does</w:t>
      </w:r>
      <w:r w:rsidR="00AD537F">
        <w:t xml:space="preserve"> not </w:t>
      </w:r>
      <w:r w:rsidR="003B4124">
        <w:t>exist</w:t>
      </w:r>
      <w:r w:rsidR="009F46D5">
        <w:t xml:space="preserve"> a new folder name is created</w:t>
      </w:r>
      <w:r w:rsidR="00C02C32">
        <w:t>,</w:t>
      </w:r>
      <w:r w:rsidR="009F46D5">
        <w:t xml:space="preserve"> </w:t>
      </w:r>
      <w:r w:rsidR="00C02C32">
        <w:t>this</w:t>
      </w:r>
      <w:r w:rsidR="009F46D5">
        <w:t xml:space="preserve">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8A572A">
        <w:t xml:space="preserve">Figure </w:t>
      </w:r>
      <w:r w:rsidR="008A572A">
        <w:rPr>
          <w:noProof/>
        </w:rPr>
        <w:t>43</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any process that requires writing output is also distributed so multiple part</w:t>
      </w:r>
      <w:r w:rsidR="00C02C32">
        <w:t xml:space="preserve"> file</w:t>
      </w:r>
      <w:r w:rsidR="003B4124">
        <w:t>s are generated.  The GeoVisualisation class iterates all objects with a keypath prefix corresponding to the results location</w:t>
      </w:r>
      <w:r w:rsidR="009F46D5">
        <w:t xml:space="preserve"> on S3</w:t>
      </w:r>
      <w:r w:rsidR="008A572A">
        <w:t>, that was</w:t>
      </w:r>
      <w:r w:rsidR="003B4124">
        <w:t xml:space="preserve"> passed to the analysis application. </w:t>
      </w:r>
      <w:r w:rsidR="00A345A4">
        <w:t>All files that share the same root keypath</w:t>
      </w:r>
      <w:r w:rsidR="008A572A">
        <w:t xml:space="preserve"> and include the</w:t>
      </w:r>
      <w:r w:rsidR="008A572A">
        <w:t xml:space="preserve"> string “part” in the</w:t>
      </w:r>
      <w:r w:rsidR="008A572A">
        <w:t>ir</w:t>
      </w:r>
      <w:r w:rsidR="008A572A">
        <w:t xml:space="preserve"> name</w:t>
      </w:r>
      <w:r w:rsidR="00A345A4">
        <w:t xml:space="preserve"> are combined and transferred to the public bucket with </w:t>
      </w:r>
      <w:r w:rsidR="00AF326E">
        <w:t>a new</w:t>
      </w:r>
      <w:r w:rsidR="00A345A4">
        <w:t xml:space="preserve"> keypath</w:t>
      </w:r>
      <w:r w:rsidR="009F46D5">
        <w:t xml:space="preserve"> comprised of the dashboard folder name and the</w:t>
      </w:r>
      <w:r w:rsidR="00AF326E">
        <w:t xml:space="preserve"> file’s</w:t>
      </w:r>
      <w:r w:rsidR="009F46D5">
        <w:t xml:space="preserve"> root keypath</w:t>
      </w:r>
      <w:r w:rsidR="00A345A4">
        <w:t xml:space="preserve">. </w:t>
      </w:r>
      <w:r w:rsidR="009F46D5">
        <w:t>The text file containing the serialised d</w:t>
      </w:r>
      <w:r w:rsidR="008A572A">
        <w:t>escription of the original work</w:t>
      </w:r>
      <w:r w:rsidR="009F46D5">
        <w:t>flow is renamed</w:t>
      </w:r>
      <w:r w:rsidR="00A345A4">
        <w:t xml:space="preserve"> parameters.txt </w:t>
      </w:r>
      <w:r w:rsidR="009F46D5">
        <w:t>and transferred</w:t>
      </w:r>
      <w:r w:rsidR="00892E6E">
        <w:t xml:space="preserve"> together with an</w:t>
      </w:r>
      <w:r w:rsidR="00A345A4">
        <w:t xml:space="preserve"> index.html </w:t>
      </w:r>
      <w:r w:rsidR="00FA1165">
        <w:t>file</w:t>
      </w:r>
      <w:r w:rsidR="009F46D5">
        <w:t>.</w:t>
      </w:r>
      <w:r w:rsidR="00A345A4">
        <w:t xml:space="preserve"> </w:t>
      </w:r>
      <w:r w:rsidR="009F46D5">
        <w:t>Once the file combine-and-transfer is complete the user can click the dashboard button and examine the dashboard either within the visualise tab in the application on the default browser.</w:t>
      </w:r>
    </w:p>
    <w:p w14:paraId="673B967E" w14:textId="230B7FB5" w:rsidR="0007682A" w:rsidRPr="009F46D5" w:rsidRDefault="0007682A" w:rsidP="009F46D5">
      <w:r>
        <w:t xml:space="preserve">The index.html is a landing page that references a set of shared JavaScript files that define the dashboard framework. Some of these are JavaScript classes while others (shown in grey in </w:t>
      </w:r>
      <w:r>
        <w:fldChar w:fldCharType="begin"/>
      </w:r>
      <w:r>
        <w:instrText xml:space="preserve"> REF _Ref527801847 \h </w:instrText>
      </w:r>
      <w:r>
        <w:fldChar w:fldCharType="separate"/>
      </w:r>
      <w:r w:rsidR="00FA1165">
        <w:t xml:space="preserve">Figure </w:t>
      </w:r>
      <w:r w:rsidR="00FA1165">
        <w:rPr>
          <w:noProof/>
        </w:rPr>
        <w:t>43</w:t>
      </w:r>
      <w:r>
        <w:fldChar w:fldCharType="end"/>
      </w:r>
      <w:r>
        <w:t xml:space="preserve">) contain functions defining the behaviour of the interface. The classes define charts and maps all use the d3.js library </w:t>
      </w:r>
      <w:r>
        <w:fldChar w:fldCharType="begin" w:fldLock="1"/>
      </w:r>
      <w:r w:rsidR="00E50A14">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fldChar w:fldCharType="separate"/>
      </w:r>
      <w:r w:rsidRPr="00AF326E">
        <w:rPr>
          <w:noProof/>
        </w:rPr>
        <w:t>(Bostock, 2017a)</w:t>
      </w:r>
      <w:r>
        <w:fldChar w:fldCharType="end"/>
      </w:r>
      <w:r>
        <w:t xml:space="preserve">, all the classes are instantiated several times on the dashboard to visualise the results according to the structure defined by the analytic process. </w:t>
      </w:r>
      <w:r>
        <w:fldChar w:fldCharType="begin"/>
      </w:r>
      <w:r>
        <w:instrText xml:space="preserve"> REF _Ref527803688 \h </w:instrText>
      </w:r>
      <w:r>
        <w:fldChar w:fldCharType="separate"/>
      </w:r>
      <w:r w:rsidR="00FA1165">
        <w:t xml:space="preserve">Figure </w:t>
      </w:r>
      <w:r w:rsidR="00FA1165">
        <w:rPr>
          <w:noProof/>
        </w:rPr>
        <w:t>44</w:t>
      </w:r>
      <w:r>
        <w:fldChar w:fldCharType="end"/>
      </w:r>
      <w:r>
        <w:t xml:space="preserve"> describes the sequences of functions called on opening the page and where object instances are created. The zone shaded grey indicates a subset of the behaviour that is triggered when the user interacts with a control on the dashboard. Three sections are provided for examining the results; overview, cluster explorer and comfort comparison.</w:t>
      </w:r>
    </w:p>
    <w:p w14:paraId="77A4AD7D" w14:textId="3424D1D6" w:rsidR="005F62EA" w:rsidRDefault="005F62EA" w:rsidP="005F62EA">
      <w:pPr>
        <w:keepNext/>
      </w:pPr>
      <w:r>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404C5D16" w:rsidR="005F62EA" w:rsidRDefault="005F62EA" w:rsidP="005F62EA">
      <w:pPr>
        <w:pStyle w:val="Caption"/>
      </w:pPr>
      <w:bookmarkStart w:id="114" w:name="_Ref527801847"/>
      <w:bookmarkStart w:id="115" w:name="_Toc527887182"/>
      <w:r>
        <w:t xml:space="preserve">Figure </w:t>
      </w:r>
      <w:fldSimple w:instr=" SEQ Figure \* ARABIC ">
        <w:r w:rsidR="00E0190B">
          <w:rPr>
            <w:noProof/>
          </w:rPr>
          <w:t>43</w:t>
        </w:r>
      </w:fldSimple>
      <w:bookmarkEnd w:id="114"/>
      <w:r>
        <w:t xml:space="preserve"> Visualisation package and classes</w:t>
      </w:r>
      <w:r w:rsidR="009F46D5">
        <w:t>.</w:t>
      </w:r>
      <w:bookmarkEnd w:id="115"/>
    </w:p>
    <w:p w14:paraId="4D95B118" w14:textId="42D68D50" w:rsidR="00913C29" w:rsidRDefault="00A4418E" w:rsidP="00913C29">
      <w:pPr>
        <w:keepNext/>
      </w:pPr>
      <w:r>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58EBA2DE" w:rsidR="00913C29" w:rsidRDefault="00913C29" w:rsidP="00913C29">
      <w:pPr>
        <w:pStyle w:val="Caption"/>
      </w:pPr>
      <w:bookmarkStart w:id="116" w:name="_Ref527803688"/>
      <w:bookmarkStart w:id="117" w:name="_Toc527887183"/>
      <w:r>
        <w:t xml:space="preserve">Figure </w:t>
      </w:r>
      <w:fldSimple w:instr=" SEQ Figure \* ARABIC ">
        <w:r w:rsidR="00E0190B">
          <w:rPr>
            <w:noProof/>
          </w:rPr>
          <w:t>44</w:t>
        </w:r>
      </w:fldSimple>
      <w:bookmarkEnd w:id="116"/>
      <w:r>
        <w:t xml:space="preserve"> Dashboard behaviour model</w:t>
      </w:r>
      <w:r w:rsidR="00A76960">
        <w:t>.</w:t>
      </w:r>
      <w:bookmarkEnd w:id="117"/>
    </w:p>
    <w:p w14:paraId="4BB19B2E" w14:textId="1E7B15B9" w:rsidR="007275EC" w:rsidRDefault="00C7446A" w:rsidP="00773AF3">
      <w:pPr>
        <w:pStyle w:val="Heading3"/>
      </w:pPr>
      <w:r>
        <w:lastRenderedPageBreak/>
        <w:t>Overview</w:t>
      </w:r>
    </w:p>
    <w:p w14:paraId="099461A0" w14:textId="1B247551" w:rsidR="00A76960" w:rsidRPr="001169CD" w:rsidRDefault="00A76960" w:rsidP="00A76960">
      <w:r>
        <w:t>The overview section</w:t>
      </w:r>
      <w:r w:rsidR="0007682A">
        <w:t xml:space="preserve"> </w:t>
      </w:r>
      <w:r>
        <w:t xml:space="preserve">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w:t>
      </w:r>
      <w:r w:rsidR="0007682A">
        <w:t>clusters (</w:t>
      </w:r>
      <w:r w:rsidR="0007682A">
        <w:fldChar w:fldCharType="begin"/>
      </w:r>
      <w:r w:rsidR="0007682A">
        <w:instrText xml:space="preserve"> REF _Ref527811391 \h </w:instrText>
      </w:r>
      <w:r w:rsidR="0007682A">
        <w:fldChar w:fldCharType="separate"/>
      </w:r>
      <w:r w:rsidR="00FA1165">
        <w:t xml:space="preserve">Figure </w:t>
      </w:r>
      <w:r w:rsidR="00FA1165">
        <w:rPr>
          <w:noProof/>
        </w:rPr>
        <w:t>45</w:t>
      </w:r>
      <w:r w:rsidR="0007682A">
        <w:fldChar w:fldCharType="end"/>
      </w:r>
      <w:r w:rsidR="0007682A">
        <w:t>)</w:t>
      </w:r>
      <w:r>
        <w:t>.</w:t>
      </w:r>
      <w:r w:rsidR="002F7243">
        <w:t xml:space="preserve"> Scores for each index are shown on the left-hand panel. If the user </w:t>
      </w:r>
      <w:r w:rsidR="00FA1165">
        <w:t>specified</w:t>
      </w:r>
      <w:r w:rsidR="002F7243">
        <w:t xml:space="preserve"> the number of clusters</w:t>
      </w:r>
      <w:r w:rsidR="00FA1165">
        <w:t>,</w:t>
      </w:r>
      <w:r w:rsidR="002F7243">
        <w:t xml:space="preserve"> the score for each index is shown in each panel </w:t>
      </w:r>
      <w:r w:rsidR="00B26A98">
        <w:t>(</w:t>
      </w:r>
      <w:r w:rsidR="00B26A98">
        <w:fldChar w:fldCharType="begin"/>
      </w:r>
      <w:r w:rsidR="00B26A98">
        <w:instrText xml:space="preserve"> REF _Ref527811570 \h </w:instrText>
      </w:r>
      <w:r w:rsidR="00B26A98">
        <w:fldChar w:fldCharType="separate"/>
      </w:r>
      <w:r w:rsidR="00FA1165">
        <w:t xml:space="preserve">Figure </w:t>
      </w:r>
      <w:r w:rsidR="00FA1165">
        <w:rPr>
          <w:noProof/>
        </w:rPr>
        <w:t>46</w:t>
      </w:r>
      <w:r w:rsidR="00B26A98">
        <w:fldChar w:fldCharType="end"/>
      </w:r>
      <w:r w:rsidR="00B26A98">
        <w:t>).</w:t>
      </w:r>
      <w:r w:rsidR="005D4287">
        <w:t xml:space="preserve"> </w:t>
      </w:r>
    </w:p>
    <w:p w14:paraId="442B461B" w14:textId="1561C5E6" w:rsidR="00A76960" w:rsidRDefault="00092B52" w:rsidP="00A76960">
      <w:pPr>
        <w:keepNext/>
      </w:pPr>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71231CCE" w:rsidR="00A76960" w:rsidRDefault="00A76960" w:rsidP="00A76960">
      <w:pPr>
        <w:pStyle w:val="Caption"/>
      </w:pPr>
      <w:bookmarkStart w:id="118" w:name="_Ref527811391"/>
      <w:bookmarkStart w:id="119" w:name="_Toc527887184"/>
      <w:r>
        <w:t xml:space="preserve">Figure </w:t>
      </w:r>
      <w:fldSimple w:instr=" SEQ Figure \* ARABIC ">
        <w:r w:rsidR="00E0190B">
          <w:rPr>
            <w:noProof/>
          </w:rPr>
          <w:t>45</w:t>
        </w:r>
      </w:fldSimple>
      <w:bookmarkEnd w:id="118"/>
      <w:r>
        <w:t xml:space="preserve"> Dashboard overview section</w:t>
      </w:r>
      <w:r w:rsidR="002F7243">
        <w:t xml:space="preserve"> for optimisation</w:t>
      </w:r>
      <w:bookmarkEnd w:id="119"/>
    </w:p>
    <w:p w14:paraId="6AAE5FDD" w14:textId="77777777" w:rsidR="002F7243" w:rsidRDefault="002F7243" w:rsidP="002F7243">
      <w:pPr>
        <w:keepNext/>
      </w:pPr>
      <w:r>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68C1300B" w14:textId="12DD6BDA" w:rsidR="002F7243" w:rsidRDefault="002F7243" w:rsidP="002F7243">
      <w:pPr>
        <w:pStyle w:val="Caption"/>
      </w:pPr>
      <w:bookmarkStart w:id="120" w:name="_Ref527811570"/>
      <w:bookmarkStart w:id="121" w:name="_Toc527887185"/>
      <w:r>
        <w:t xml:space="preserve">Figure </w:t>
      </w:r>
      <w:fldSimple w:instr=" SEQ Figure \* ARABIC ">
        <w:r w:rsidR="00E0190B">
          <w:rPr>
            <w:noProof/>
          </w:rPr>
          <w:t>46</w:t>
        </w:r>
      </w:fldSimple>
      <w:bookmarkEnd w:id="120"/>
      <w:r>
        <w:t xml:space="preserve"> Dashboard overview section for single clustering solution</w:t>
      </w:r>
      <w:bookmarkEnd w:id="121"/>
      <w:r>
        <w:t xml:space="preserve"> </w:t>
      </w:r>
    </w:p>
    <w:p w14:paraId="67D0C3CC" w14:textId="37BB557A" w:rsidR="008F25B1" w:rsidRPr="008F25B1" w:rsidRDefault="008F25B1" w:rsidP="00773AF3">
      <w:pPr>
        <w:pStyle w:val="Heading3"/>
      </w:pPr>
      <w:r>
        <w:t>Cluster explorer</w:t>
      </w:r>
    </w:p>
    <w:p w14:paraId="64C6022A" w14:textId="10A1C6C3" w:rsidR="00622522" w:rsidRDefault="005D4287" w:rsidP="005D4287">
      <w:r>
        <w:t xml:space="preserve">The cluster explorer section provides </w:t>
      </w:r>
      <w:r w:rsidR="0007682A">
        <w:t>various</w:t>
      </w:r>
      <w:r>
        <w:t xml:space="preserve"> ways of looking at the results</w:t>
      </w:r>
      <w:r w:rsidR="00622522">
        <w:t xml:space="preserve">. These are accessed by clicking on </w:t>
      </w:r>
      <w:r w:rsidR="00BB3999">
        <w:t>a</w:t>
      </w:r>
      <w:r w:rsidR="00622522">
        <w:t xml:space="preserve"> tab </w:t>
      </w:r>
      <w:r w:rsidR="00BB3999">
        <w:t xml:space="preserve">to select the </w:t>
      </w:r>
      <w:r w:rsidR="0007682A">
        <w:t>temporal method</w:t>
      </w:r>
      <w:r w:rsidR="00BB3999">
        <w:t xml:space="preserve">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 / all clusters</w:t>
      </w:r>
    </w:p>
    <w:p w14:paraId="3E9314D0" w14:textId="27A60BBB" w:rsidR="00622522" w:rsidRDefault="00622522" w:rsidP="00622522">
      <w:pPr>
        <w:pStyle w:val="ListParagraph"/>
        <w:numPr>
          <w:ilvl w:val="0"/>
          <w:numId w:val="15"/>
        </w:numPr>
      </w:pPr>
      <w:r>
        <w:t>all time steps / single cluster</w:t>
      </w:r>
    </w:p>
    <w:p w14:paraId="0AA16D9D" w14:textId="76B5026F" w:rsidR="00622522" w:rsidRDefault="00622522" w:rsidP="00622522">
      <w:pPr>
        <w:pStyle w:val="ListParagraph"/>
        <w:numPr>
          <w:ilvl w:val="0"/>
          <w:numId w:val="15"/>
        </w:numPr>
      </w:pPr>
      <w:r>
        <w:t>single time step / all clusters</w:t>
      </w:r>
    </w:p>
    <w:p w14:paraId="1DCDA5AC" w14:textId="60B55B1F" w:rsidR="00D06FAE" w:rsidRDefault="00622522" w:rsidP="00D06FAE">
      <w:pPr>
        <w:pStyle w:val="ListParagraph"/>
        <w:numPr>
          <w:ilvl w:val="0"/>
          <w:numId w:val="15"/>
        </w:numPr>
      </w:pPr>
      <w:r>
        <w:t>single time step / single cluster</w:t>
      </w:r>
    </w:p>
    <w:p w14:paraId="2875A508" w14:textId="009F12A2" w:rsidR="00FA1165" w:rsidRDefault="00FA1165" w:rsidP="00D06FAE">
      <w:pPr>
        <w:pStyle w:val="ListParagraph"/>
        <w:numPr>
          <w:ilvl w:val="0"/>
          <w:numId w:val="15"/>
        </w:numPr>
      </w:pPr>
      <w:r>
        <w:t>monthly typical / all clusters</w:t>
      </w:r>
    </w:p>
    <w:p w14:paraId="719A77A9" w14:textId="0FCCE47E" w:rsidR="00FA1165" w:rsidRDefault="00FA1165" w:rsidP="00FA1165">
      <w:pPr>
        <w:pStyle w:val="ListParagraph"/>
        <w:numPr>
          <w:ilvl w:val="0"/>
          <w:numId w:val="15"/>
        </w:numPr>
      </w:pPr>
      <w:r>
        <w:t xml:space="preserve">monthly typical / </w:t>
      </w:r>
      <w:r>
        <w:t>single cluster</w:t>
      </w:r>
    </w:p>
    <w:p w14:paraId="1CCD9B99" w14:textId="048D7F15" w:rsidR="00D06FAE" w:rsidRDefault="004775B2" w:rsidP="00D06FAE">
      <w:pPr>
        <w:keepNext/>
      </w:pPr>
      <w:r>
        <w:rPr>
          <w:noProof/>
        </w:rPr>
        <w:lastRenderedPageBreak/>
        <w:drawing>
          <wp:inline distT="0" distB="0" distL="0" distR="0" wp14:anchorId="4350F210" wp14:editId="4B90424C">
            <wp:extent cx="5731510" cy="229425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action1.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294255"/>
                    </a:xfrm>
                    <a:prstGeom prst="rect">
                      <a:avLst/>
                    </a:prstGeom>
                  </pic:spPr>
                </pic:pic>
              </a:graphicData>
            </a:graphic>
          </wp:inline>
        </w:drawing>
      </w:r>
    </w:p>
    <w:p w14:paraId="16D6F215" w14:textId="41EFB7AA" w:rsidR="00D06FAE" w:rsidRDefault="00D06FAE" w:rsidP="00D06FAE">
      <w:pPr>
        <w:pStyle w:val="Caption"/>
      </w:pPr>
      <w:bookmarkStart w:id="122" w:name="_Ref527813338"/>
      <w:bookmarkStart w:id="123" w:name="_Toc527887186"/>
      <w:r>
        <w:t xml:space="preserve">Figure </w:t>
      </w:r>
      <w:fldSimple w:instr=" SEQ Figure \* ARABIC ">
        <w:r w:rsidR="00E0190B">
          <w:rPr>
            <w:noProof/>
          </w:rPr>
          <w:t>47</w:t>
        </w:r>
      </w:fldSimple>
      <w:bookmarkEnd w:id="122"/>
      <w:r>
        <w:t xml:space="preserve"> Dashboard cluster explorer</w:t>
      </w:r>
      <w:r w:rsidR="006B4D13">
        <w:t xml:space="preserve"> all time steps / all clusters</w:t>
      </w:r>
      <w:r w:rsidR="007537FB">
        <w:t xml:space="preserve"> with interaction</w:t>
      </w:r>
      <w:bookmarkEnd w:id="123"/>
      <w:r w:rsidR="006B4D13">
        <w:t xml:space="preserve"> </w:t>
      </w:r>
    </w:p>
    <w:p w14:paraId="56F94CA9" w14:textId="617A1AE2" w:rsidR="006B4D13" w:rsidRDefault="00622522" w:rsidP="006B4D13">
      <w:r>
        <w:t xml:space="preserve">On opening the page all time steps </w:t>
      </w:r>
      <w:r w:rsidR="00FA1165">
        <w:t>/ all</w:t>
      </w:r>
      <w:r>
        <w:t xml:space="preserve"> clusters are presented</w:t>
      </w:r>
      <w:r w:rsidR="002F23C9">
        <w:t xml:space="preserve"> (</w:t>
      </w:r>
      <w:r w:rsidR="002F23C9">
        <w:fldChar w:fldCharType="begin"/>
      </w:r>
      <w:r w:rsidR="002F23C9">
        <w:instrText xml:space="preserve"> REF _Ref527813338 \h </w:instrText>
      </w:r>
      <w:r w:rsidR="002F23C9">
        <w:fldChar w:fldCharType="separate"/>
      </w:r>
      <w:r w:rsidR="002F23C9">
        <w:t xml:space="preserve">Figure </w:t>
      </w:r>
      <w:r w:rsidR="002F23C9">
        <w:rPr>
          <w:noProof/>
        </w:rPr>
        <w:t>47</w:t>
      </w:r>
      <w:r w:rsidR="002F23C9">
        <w:fldChar w:fldCharType="end"/>
      </w:r>
      <w:r w:rsidR="002F23C9">
        <w:t>)</w:t>
      </w:r>
      <w:r>
        <w:t xml:space="preserve"> this corresponds with the output described in </w:t>
      </w:r>
      <w:r w:rsidRPr="00622522">
        <w:rPr>
          <w:highlight w:val="yellow"/>
        </w:rPr>
        <w:t>Typical period</w:t>
      </w:r>
      <w:r w:rsidR="00454988">
        <w:t xml:space="preserve"> section</w:t>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 xml:space="preserve">PChart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2F23C9">
        <w:t xml:space="preserve">Figure </w:t>
      </w:r>
      <w:r w:rsidR="002F23C9">
        <w:rPr>
          <w:noProof/>
        </w:rPr>
        <w:t>33</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9F3EAD">
        <w:t xml:space="preserve">Figure </w:t>
      </w:r>
      <w:r w:rsidR="009F3EAD">
        <w:rPr>
          <w:noProof/>
        </w:rPr>
        <w:t>47</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acing the mouse over </w:t>
      </w:r>
      <w:r w:rsidR="00EF3C99">
        <w:t>this highligh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9F3EAD">
        <w:t xml:space="preserve">On selecting the single cluster tab, </w:t>
      </w:r>
      <w:r w:rsidR="006B4D13">
        <w:t xml:space="preserve">an individual cluster </w:t>
      </w:r>
      <w:r w:rsidR="009F3EAD">
        <w:t xml:space="preserve">can be selected with </w:t>
      </w:r>
      <w:r w:rsidR="009F3EAD">
        <w:t xml:space="preserve">a range </w:t>
      </w:r>
      <w:r w:rsidR="009F3EAD">
        <w:t>input,</w:t>
      </w:r>
      <w:r w:rsidR="009F3EAD">
        <w:t xml:space="preserve"> </w:t>
      </w:r>
      <w:r w:rsidR="006B4D13">
        <w:t>its population, associated strategies and their spatial distribution</w:t>
      </w:r>
      <w:r w:rsidR="009F3EAD">
        <w:t xml:space="preserve"> can be </w:t>
      </w:r>
      <w:r w:rsidR="009F3EAD">
        <w:t>examine</w:t>
      </w:r>
      <w:r w:rsidR="009F3EAD">
        <w:t>d</w:t>
      </w:r>
      <w:r w:rsidR="006B4D13">
        <w:t xml:space="preserve">. </w:t>
      </w:r>
    </w:p>
    <w:p w14:paraId="0BBF9EDD" w14:textId="77777777" w:rsidR="007537FB" w:rsidRDefault="007537FB" w:rsidP="007537FB">
      <w:pPr>
        <w:keepNext/>
      </w:pPr>
      <w:r>
        <w:rPr>
          <w:noProof/>
        </w:rPr>
        <w:drawing>
          <wp:inline distT="0" distB="0" distL="0" distR="0" wp14:anchorId="36145EE9" wp14:editId="71219E37">
            <wp:extent cx="5731510" cy="2322195"/>
            <wp:effectExtent l="0" t="0" r="254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inglecluster.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322195"/>
                    </a:xfrm>
                    <a:prstGeom prst="rect">
                      <a:avLst/>
                    </a:prstGeom>
                  </pic:spPr>
                </pic:pic>
              </a:graphicData>
            </a:graphic>
          </wp:inline>
        </w:drawing>
      </w:r>
    </w:p>
    <w:p w14:paraId="3248E252" w14:textId="7DBBFBAA" w:rsidR="006B4D13" w:rsidRDefault="007537FB" w:rsidP="007537FB">
      <w:pPr>
        <w:pStyle w:val="Caption"/>
      </w:pPr>
      <w:bookmarkStart w:id="124" w:name="_Toc527887187"/>
      <w:r>
        <w:t xml:space="preserve">Figure </w:t>
      </w:r>
      <w:fldSimple w:instr=" SEQ Figure \* ARABIC ">
        <w:r w:rsidR="00E0190B">
          <w:rPr>
            <w:noProof/>
          </w:rPr>
          <w:t>48</w:t>
        </w:r>
      </w:fldSimple>
      <w:r>
        <w:t xml:space="preserve"> </w:t>
      </w:r>
      <w:r w:rsidRPr="00EA412B">
        <w:t xml:space="preserve">Dashboard cluster explorer all time steps / </w:t>
      </w:r>
      <w:r>
        <w:t>single cluster</w:t>
      </w:r>
      <w:r w:rsidRPr="00EA412B">
        <w:t xml:space="preserve"> with interaction</w:t>
      </w:r>
      <w:bookmarkEnd w:id="124"/>
    </w:p>
    <w:p w14:paraId="12393700" w14:textId="71CD8BF6" w:rsidR="00A227B8" w:rsidRDefault="00A227B8" w:rsidP="00A227B8">
      <w:r>
        <w:t>Single time step / all clusters mode provides the option of exploring a specific year and month</w:t>
      </w:r>
      <w:r w:rsidR="00312959">
        <w:t xml:space="preserve"> and examining the design strategies associated with that period</w:t>
      </w:r>
      <w:r w:rsidR="00F943A8">
        <w:t>. The interface includes MapGrid, DonutChart and PChart objects plus</w:t>
      </w:r>
      <w:r>
        <w:t xml:space="preserve"> range </w:t>
      </w:r>
      <w:r w:rsidR="00A6513B">
        <w:t>inputs</w:t>
      </w:r>
      <w:r w:rsidR="00312959">
        <w:t xml:space="preserve"> for year and month.</w:t>
      </w:r>
      <w:r>
        <w:t xml:space="preserve"> </w:t>
      </w:r>
      <w:r w:rsidR="003A5A82">
        <w:t xml:space="preserve">This corresponds with the output </w:t>
      </w:r>
      <w:r w:rsidR="003A5A82">
        <w:lastRenderedPageBreak/>
        <w:t xml:space="preserve">described in </w:t>
      </w:r>
      <w:r w:rsidR="003A5A82" w:rsidRPr="003A5A82">
        <w:rPr>
          <w:highlight w:val="yellow"/>
        </w:rPr>
        <w:t>Year + month + cluster</w:t>
      </w:r>
      <w:r w:rsidR="00454988">
        <w:rPr>
          <w:highlight w:val="yellow"/>
        </w:rPr>
        <w:t xml:space="preserve"> section</w:t>
      </w:r>
      <w:r w:rsidR="003A5A82" w:rsidRPr="003A5A82">
        <w:rPr>
          <w:highlight w:val="yellow"/>
        </w:rPr>
        <w:t>.</w:t>
      </w:r>
      <w:r w:rsidR="003A5A82">
        <w:t xml:space="preserve">  </w:t>
      </w:r>
      <w:r>
        <w:t>Selecting the single cluster tab in this mode provides more detail</w:t>
      </w:r>
      <w:r w:rsidR="004A2487">
        <w:t>ed</w:t>
      </w:r>
      <w:r>
        <w:t xml:space="preserve"> </w:t>
      </w:r>
      <w:r w:rsidR="00A6513B">
        <w:t>information</w:t>
      </w:r>
      <w:r>
        <w:t xml:space="preserve"> of a single cluster a</w:t>
      </w:r>
      <w:r w:rsidR="004A2487">
        <w:t>t a</w:t>
      </w:r>
      <w:r>
        <w:t xml:space="preserve"> specific time (</w:t>
      </w:r>
      <w:r>
        <w:fldChar w:fldCharType="begin"/>
      </w:r>
      <w:r>
        <w:instrText xml:space="preserve"> REF _Ref527813845 \h </w:instrText>
      </w:r>
      <w:r>
        <w:fldChar w:fldCharType="separate"/>
      </w:r>
      <w:r w:rsidR="00A6513B">
        <w:t xml:space="preserve">Figure </w:t>
      </w:r>
      <w:r w:rsidR="00A6513B">
        <w:rPr>
          <w:noProof/>
        </w:rPr>
        <w:t>50</w:t>
      </w:r>
      <w:r>
        <w:fldChar w:fldCharType="end"/>
      </w:r>
      <w:r>
        <w:t>).</w:t>
      </w:r>
    </w:p>
    <w:p w14:paraId="79B1BEBD" w14:textId="77777777" w:rsidR="00A227B8" w:rsidRDefault="00A227B8" w:rsidP="00A227B8">
      <w:pPr>
        <w:keepNext/>
      </w:pPr>
      <w:r>
        <w:rPr>
          <w:noProof/>
        </w:rPr>
        <w:drawing>
          <wp:inline distT="0" distB="0" distL="0" distR="0" wp14:anchorId="10737EAF" wp14:editId="6854034C">
            <wp:extent cx="5731510" cy="2303780"/>
            <wp:effectExtent l="0" t="0" r="254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ingleTimeAllCluster.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303780"/>
                    </a:xfrm>
                    <a:prstGeom prst="rect">
                      <a:avLst/>
                    </a:prstGeom>
                  </pic:spPr>
                </pic:pic>
              </a:graphicData>
            </a:graphic>
          </wp:inline>
        </w:drawing>
      </w:r>
    </w:p>
    <w:p w14:paraId="3CC1E782" w14:textId="2440FE92" w:rsidR="00A227B8" w:rsidRDefault="00A227B8" w:rsidP="00A227B8">
      <w:pPr>
        <w:pStyle w:val="Caption"/>
      </w:pPr>
      <w:bookmarkStart w:id="125" w:name="_Toc527887188"/>
      <w:r>
        <w:t xml:space="preserve">Figure </w:t>
      </w:r>
      <w:fldSimple w:instr=" SEQ Figure \* ARABIC ">
        <w:r w:rsidR="00E0190B">
          <w:rPr>
            <w:noProof/>
          </w:rPr>
          <w:t>49</w:t>
        </w:r>
      </w:fldSimple>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bookmarkEnd w:id="125"/>
    </w:p>
    <w:p w14:paraId="074A4259" w14:textId="77777777" w:rsidR="00A227B8" w:rsidRDefault="00A227B8" w:rsidP="00A227B8">
      <w:pPr>
        <w:keepNext/>
      </w:pPr>
      <w:r>
        <w:rPr>
          <w:noProof/>
        </w:rPr>
        <w:drawing>
          <wp:inline distT="0" distB="0" distL="0" distR="0" wp14:anchorId="48D792DD" wp14:editId="60189F67">
            <wp:extent cx="5731510" cy="230568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ingleTimeSingelCluster.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2C6A8C4F" w14:textId="757F5B38" w:rsidR="00A227B8" w:rsidRDefault="00A227B8" w:rsidP="00A227B8">
      <w:pPr>
        <w:pStyle w:val="Caption"/>
      </w:pPr>
      <w:bookmarkStart w:id="126" w:name="_Ref527813845"/>
      <w:bookmarkStart w:id="127" w:name="_Toc527887189"/>
      <w:r>
        <w:t xml:space="preserve">Figure </w:t>
      </w:r>
      <w:fldSimple w:instr=" SEQ Figure \* ARABIC ">
        <w:r w:rsidR="00E0190B">
          <w:rPr>
            <w:noProof/>
          </w:rPr>
          <w:t>50</w:t>
        </w:r>
      </w:fldSimple>
      <w:bookmarkEnd w:id="126"/>
      <w:r>
        <w:t xml:space="preserve"> </w:t>
      </w:r>
      <w:r w:rsidRPr="009556BF">
        <w:t>Dashboard cl</w:t>
      </w:r>
      <w:r>
        <w:t>uster explorer single time step</w:t>
      </w:r>
      <w:r w:rsidRPr="009556BF">
        <w:t xml:space="preserve"> / </w:t>
      </w:r>
      <w:r>
        <w:t>single cluster</w:t>
      </w:r>
      <w:r w:rsidRPr="009556BF">
        <w:t xml:space="preserve"> with interaction</w:t>
      </w:r>
      <w:bookmarkEnd w:id="127"/>
      <w:r>
        <w:t xml:space="preserve"> </w:t>
      </w:r>
    </w:p>
    <w:p w14:paraId="31DB611D" w14:textId="349D2786" w:rsidR="00A6513B" w:rsidRPr="00A6513B" w:rsidRDefault="00A6513B" w:rsidP="00A6513B">
      <w:r>
        <w:t xml:space="preserve">Monthly typical / all clusters </w:t>
      </w:r>
      <w:proofErr w:type="gramStart"/>
      <w:r>
        <w:t>provides</w:t>
      </w:r>
      <w:proofErr w:type="gramEnd"/>
      <w:r>
        <w:t xml:space="preserve"> access to the data extracted (section ref)</w:t>
      </w:r>
    </w:p>
    <w:p w14:paraId="4A41F1DE" w14:textId="31C031EC" w:rsidR="00EF3C99" w:rsidRDefault="00EF3C99" w:rsidP="00773AF3">
      <w:pPr>
        <w:pStyle w:val="Heading3"/>
      </w:pPr>
      <w:r>
        <w:t>Comfort comparison</w:t>
      </w:r>
    </w:p>
    <w:p w14:paraId="775489F7" w14:textId="4514C4C6" w:rsidR="002C48A3" w:rsidRDefault="00EF3C99" w:rsidP="00EF3C99">
      <w:r>
        <w:t xml:space="preserve">The last section on the dashboard compares comfort indices predicted by </w:t>
      </w:r>
      <w:r w:rsidR="005A060C">
        <w:t xml:space="preserve">the </w:t>
      </w:r>
      <w:r>
        <w:t>clusters to those calculated by the variables for each grid cell or city</w:t>
      </w:r>
      <w:r w:rsidR="005A060C">
        <w:t xml:space="preserve"> (</w:t>
      </w:r>
      <w:r w:rsidR="005A060C">
        <w:fldChar w:fldCharType="begin"/>
      </w:r>
      <w:r w:rsidR="005A060C">
        <w:instrText xml:space="preserve"> REF _Ref527814940 \h </w:instrText>
      </w:r>
      <w:r w:rsidR="005A060C">
        <w:fldChar w:fldCharType="separate"/>
      </w:r>
      <w:r w:rsidR="005A060C">
        <w:t xml:space="preserve">Figure </w:t>
      </w:r>
      <w:r w:rsidR="005A060C">
        <w:rPr>
          <w:noProof/>
        </w:rPr>
        <w:t>49</w:t>
      </w:r>
      <w:r w:rsidR="005A060C">
        <w:fldChar w:fldCharType="end"/>
      </w:r>
      <w:r w:rsidR="005A060C">
        <w:t>)</w:t>
      </w:r>
      <w:r>
        <w:t>. Two comfort indices were defined during the analysis</w:t>
      </w:r>
      <w:r w:rsidR="005A060C">
        <w:t>;</w:t>
      </w:r>
      <w:r>
        <w:t xml:space="preserve"> UTCI and IDEAMCI. For each index </w:t>
      </w:r>
      <w:r w:rsidR="003E294B">
        <w:t xml:space="preserve">a brief description of each index and link to more detail information is provide. A ThermalComparison object is created for each index, this includes </w:t>
      </w:r>
      <w:r>
        <w:t>three Map</w:t>
      </w:r>
      <w:r w:rsidR="003E294B">
        <w:t>Grid objects showing the predic</w:t>
      </w:r>
      <w:r w:rsidR="00D6207C">
        <w:t>t</w:t>
      </w:r>
      <w:r w:rsidR="003E294B">
        <w:t xml:space="preserve">ed index, calculated and </w:t>
      </w:r>
      <w:r w:rsidR="00A525C3">
        <w:t>differences</w:t>
      </w:r>
      <w:r w:rsidR="003E294B">
        <w:t xml:space="preserve">. On the </w:t>
      </w:r>
      <w:r w:rsidR="00A525C3">
        <w:t>right</w:t>
      </w:r>
      <w:r w:rsidR="003E294B">
        <w:t>-hand panel summary statistic</w:t>
      </w:r>
      <w:r w:rsidR="00A525C3">
        <w:t>s of differences between predic</w:t>
      </w:r>
      <w:r w:rsidR="003E294B">
        <w:t xml:space="preserve">ted and calculated values is show as mean, standard deviation and root mean squared error. </w:t>
      </w:r>
    </w:p>
    <w:p w14:paraId="58637BB6" w14:textId="77777777" w:rsidR="002C48A3" w:rsidRDefault="002C48A3" w:rsidP="002C48A3">
      <w:pPr>
        <w:keepNext/>
      </w:pPr>
      <w:r>
        <w:rPr>
          <w:noProof/>
        </w:rPr>
        <w:lastRenderedPageBreak/>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4">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40601FEA" w:rsidR="00DD156E" w:rsidRDefault="002C48A3" w:rsidP="00D0014F">
      <w:pPr>
        <w:pStyle w:val="Caption"/>
      </w:pPr>
      <w:bookmarkStart w:id="128" w:name="_Ref527814940"/>
      <w:bookmarkStart w:id="129" w:name="_Toc527887190"/>
      <w:r>
        <w:t xml:space="preserve">Figure </w:t>
      </w:r>
      <w:fldSimple w:instr=" SEQ Figure \* ARABIC ">
        <w:r w:rsidR="00E0190B">
          <w:rPr>
            <w:noProof/>
          </w:rPr>
          <w:t>51</w:t>
        </w:r>
      </w:fldSimple>
      <w:bookmarkEnd w:id="128"/>
      <w:r>
        <w:t xml:space="preserve"> Dashboard thermal index comparison</w:t>
      </w:r>
      <w:bookmarkEnd w:id="129"/>
    </w:p>
    <w:p w14:paraId="6E15D7E0" w14:textId="7BAAFFB2" w:rsidR="00E17D8E" w:rsidRPr="00375814" w:rsidRDefault="00E17D8E" w:rsidP="00E17D8E">
      <w:pPr>
        <w:pStyle w:val="Heading1"/>
      </w:pPr>
      <w:r w:rsidRPr="00375814">
        <w:t>Results and evaluation</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16DBFFCD" w:rsidR="007F23C7" w:rsidRDefault="00252F57" w:rsidP="007F23C7">
      <w:pPr>
        <w:rPr>
          <w:lang w:eastAsia="en-US"/>
        </w:rPr>
      </w:pPr>
      <w:r>
        <w:rPr>
          <w:lang w:eastAsia="en-US"/>
        </w:rPr>
        <w:t>The</w:t>
      </w:r>
      <w:r w:rsidR="007F23C7">
        <w:rPr>
          <w:lang w:eastAsia="en-US"/>
        </w:rPr>
        <w:t xml:space="preserve"> system </w:t>
      </w:r>
      <w:r>
        <w:rPr>
          <w:lang w:eastAsia="en-US"/>
        </w:rPr>
        <w:t>is</w:t>
      </w:r>
      <w:r w:rsidR="007F23C7">
        <w:rPr>
          <w:lang w:eastAsia="en-US"/>
        </w:rPr>
        <w:t xml:space="preserve"> decomposed for evaluation; weather patterns will be assessed both quantitively and qualitatively and matching of recommended design strategies and the patterns evaluated qualitatively.</w:t>
      </w:r>
    </w:p>
    <w:p w14:paraId="5FA40FFB" w14:textId="776AB24A" w:rsidR="007F23C7" w:rsidRDefault="00252F57" w:rsidP="007F23C7">
      <w:r>
        <w:t xml:space="preserve">The literature review identified three metrics </w:t>
      </w:r>
      <w:r w:rsidR="007F23C7">
        <w:t xml:space="preserve">to express the completeness and homogeneity of clusters discovered through </w:t>
      </w:r>
      <w:r>
        <w:t xml:space="preserve">the </w:t>
      </w:r>
      <w:r w:rsidR="007F23C7">
        <w:t xml:space="preserve">analytics. </w:t>
      </w:r>
      <w:r>
        <w:t>S</w:t>
      </w:r>
      <w:r w:rsidR="007F23C7">
        <w:t>ilhouette coeff</w:t>
      </w:r>
      <w:r>
        <w:t>icient, Dunn index and WSSSE are</w:t>
      </w:r>
      <w:r w:rsidR="007F23C7">
        <w:t xml:space="preserve"> calculated</w:t>
      </w:r>
      <w:r>
        <w:t xml:space="preserve"> for each clustering </w:t>
      </w:r>
      <w:r w:rsidR="002314E1">
        <w:t>solution</w:t>
      </w:r>
      <w:r w:rsidR="007F23C7">
        <w:t xml:space="preserve">.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r w:rsidRPr="00B87C6B">
        <w:rPr>
          <w:lang w:eastAsia="en-US"/>
        </w:rPr>
        <w:lastRenderedPageBreak/>
        <w:t>Statistical comparison of the different knowledge discovery methods used</w:t>
      </w:r>
    </w:p>
    <w:p w14:paraId="7D1EDE97" w14:textId="77777777" w:rsidR="00841639" w:rsidRDefault="002957AE" w:rsidP="00344D49">
      <w:pPr>
        <w:rPr>
          <w:lang w:eastAsia="en-US"/>
        </w:rPr>
      </w:pPr>
      <w:r>
        <w:rPr>
          <w:lang w:eastAsia="en-US"/>
        </w:rPr>
        <w:t xml:space="preserve">A comparison between a series of clustering experiments analysed by the system was undertaken </w:t>
      </w:r>
    </w:p>
    <w:p w14:paraId="0F118CAA" w14:textId="136D4F28" w:rsidR="002957AE" w:rsidRDefault="00841639" w:rsidP="00344D49">
      <w:pPr>
        <w:rPr>
          <w:lang w:eastAsia="en-US"/>
        </w:rPr>
      </w:pPr>
      <w:r>
        <w:rPr>
          <w:lang w:eastAsia="en-US"/>
        </w:rPr>
        <w:t>modelled on t</w:t>
      </w:r>
      <w:r w:rsidR="002957AE">
        <w:rPr>
          <w:lang w:eastAsia="en-US"/>
        </w:rPr>
        <w:t xml:space="preserve">he framework specified by </w:t>
      </w:r>
      <w:r w:rsidR="002957AE">
        <w:rPr>
          <w:lang w:eastAsia="en-US"/>
        </w:rPr>
        <w:fldChar w:fldCharType="begin" w:fldLock="1"/>
      </w:r>
      <w:r>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sidR="002957AE">
        <w:rPr>
          <w:lang w:eastAsia="en-US"/>
        </w:rPr>
        <w:fldChar w:fldCharType="separate"/>
      </w:r>
      <w:r w:rsidR="002957AE" w:rsidRPr="002957AE">
        <w:rPr>
          <w:noProof/>
          <w:lang w:eastAsia="en-US"/>
        </w:rPr>
        <w:t>(Netzel and Stepinski, 2016)</w:t>
      </w:r>
      <w:r w:rsidR="002957AE">
        <w:rPr>
          <w:lang w:eastAsia="en-US"/>
        </w:rPr>
        <w:fldChar w:fldCharType="end"/>
      </w:r>
    </w:p>
    <w:p w14:paraId="002EF4E9" w14:textId="36B66A1C" w:rsidR="00344D49" w:rsidRDefault="00344D49" w:rsidP="00344D49">
      <w:pPr>
        <w:rPr>
          <w:lang w:eastAsia="en-US"/>
        </w:rPr>
      </w:pPr>
      <w:r>
        <w:rPr>
          <w:lang w:eastAsia="en-US"/>
        </w:rPr>
        <w:t>K-Means vs Bisecting K Means vs Bisecting Kmeans + Kmeans</w:t>
      </w:r>
    </w:p>
    <w:p w14:paraId="27AA6BEF" w14:textId="73122F71" w:rsidR="00344D49" w:rsidRDefault="00344D49" w:rsidP="00344D49">
      <w:pPr>
        <w:rPr>
          <w:lang w:eastAsia="en-US"/>
        </w:rPr>
      </w:pPr>
      <w:r>
        <w:rPr>
          <w:lang w:eastAsia="en-US"/>
        </w:rPr>
        <w:t xml:space="preserve">Performances – </w:t>
      </w:r>
      <w:r w:rsidR="002314E1">
        <w:rPr>
          <w:lang w:eastAsia="en-US"/>
        </w:rPr>
        <w:t>optimise</w:t>
      </w:r>
      <w:r>
        <w:rPr>
          <w:lang w:eastAsia="en-US"/>
        </w:rPr>
        <w:t xml:space="preserve"> to </w:t>
      </w:r>
      <w:r w:rsidR="00F658DD">
        <w:rPr>
          <w:lang w:eastAsia="en-US"/>
        </w:rPr>
        <w:t>WSSSE</w:t>
      </w:r>
      <w:r>
        <w:rPr>
          <w:lang w:eastAsia="en-US"/>
        </w:rPr>
        <w:t xml:space="preserve"> </w:t>
      </w:r>
      <w:r w:rsidR="00F658DD">
        <w:rPr>
          <w:lang w:eastAsia="en-US"/>
        </w:rPr>
        <w:t>to find optima n k clusters</w:t>
      </w:r>
    </w:p>
    <w:p w14:paraId="1BB2F717" w14:textId="7BEEA9DC" w:rsidR="002957AE" w:rsidRDefault="002957AE" w:rsidP="00344D49">
      <w:pPr>
        <w:rPr>
          <w:lang w:eastAsia="en-US"/>
        </w:rPr>
      </w:pPr>
      <w:r>
        <w:rPr>
          <w:lang w:eastAsia="en-US"/>
        </w:rPr>
        <w:t xml:space="preserve">Two sets of parameters are tested temperature, relative </w:t>
      </w:r>
      <w:r w:rsidR="009E54E8">
        <w:rPr>
          <w:lang w:eastAsia="en-US"/>
        </w:rPr>
        <w:t>humidity</w:t>
      </w:r>
      <w:r>
        <w:rPr>
          <w:lang w:eastAsia="en-US"/>
        </w:rPr>
        <w:t xml:space="preserve"> and wind speed (</w:t>
      </w:r>
      <w:r w:rsidR="009E54E8">
        <w:rPr>
          <w:lang w:eastAsia="en-US"/>
        </w:rPr>
        <w:t>TRH</w:t>
      </w:r>
      <w:r>
        <w:rPr>
          <w:lang w:eastAsia="en-US"/>
        </w:rPr>
        <w:t xml:space="preserve">Ws) and </w:t>
      </w:r>
      <w:r w:rsidR="009E54E8">
        <w:rPr>
          <w:lang w:eastAsia="en-US"/>
        </w:rPr>
        <w:t>daily temperature range, relative humidity and wind speed (TrRHWS)</w:t>
      </w:r>
    </w:p>
    <w:p w14:paraId="0DF768F7" w14:textId="737EA46B" w:rsidR="006E5370" w:rsidRDefault="00B44489" w:rsidP="00344D49">
      <w:pPr>
        <w:rPr>
          <w:lang w:eastAsia="en-US"/>
        </w:rPr>
      </w:pPr>
      <w:r>
        <w:rPr>
          <w:lang w:eastAsia="en-US"/>
        </w:rPr>
        <w:t>Parameters a</w:t>
      </w:r>
      <w:r w:rsidR="006E5370">
        <w:rPr>
          <w:lang w:eastAsia="en-US"/>
        </w:rPr>
        <w:t xml:space="preserve">re chosen based on discussion with </w:t>
      </w:r>
      <w:r w:rsidR="00841639">
        <w:rPr>
          <w:lang w:eastAsia="en-US"/>
        </w:rPr>
        <w:t>domain</w:t>
      </w:r>
      <w:r w:rsidR="006E5370">
        <w:rPr>
          <w:lang w:eastAsia="en-US"/>
        </w:rPr>
        <w:t xml:space="preserve"> specialists (</w:t>
      </w:r>
      <w:r w:rsidR="00841639">
        <w:rPr>
          <w:lang w:eastAsia="en-US"/>
        </w:rPr>
        <w:t>see section xx</w:t>
      </w:r>
      <w:r w:rsidR="006E5370">
        <w:rPr>
          <w:lang w:eastAsia="en-US"/>
        </w:rPr>
        <w:t>) and results from Netzel</w:t>
      </w:r>
      <w:r w:rsidR="00841639">
        <w:rPr>
          <w:lang w:eastAsia="en-US"/>
        </w:rPr>
        <w:t>’</w:t>
      </w:r>
      <w:r w:rsidR="006E5370">
        <w:rPr>
          <w:lang w:eastAsia="en-US"/>
        </w:rPr>
        <w:t xml:space="preserve">s study that combined average temperatures with diurnal temperature ranges and precipitation here relative </w:t>
      </w:r>
      <w:r w:rsidR="00841639">
        <w:rPr>
          <w:lang w:eastAsia="en-US"/>
        </w:rPr>
        <w:t>humidity</w:t>
      </w:r>
      <w:r w:rsidR="006E5370">
        <w:rPr>
          <w:lang w:eastAsia="en-US"/>
        </w:rPr>
        <w:t xml:space="preserve"> is substituted for </w:t>
      </w:r>
      <w:r w:rsidR="00841639">
        <w:rPr>
          <w:lang w:eastAsia="en-US"/>
        </w:rPr>
        <w:t xml:space="preserve">precipitation </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7A01D840" w14:textId="5716A7C3" w:rsidR="008C5F1C" w:rsidRDefault="005F3AB3" w:rsidP="007F23C7">
      <w:pPr>
        <w:pStyle w:val="Heading3"/>
        <w:rPr>
          <w:lang w:eastAsia="en-US"/>
        </w:rPr>
      </w:pPr>
      <w:r w:rsidRPr="00B87C6B">
        <w:rPr>
          <w:lang w:eastAsia="en-US"/>
        </w:rPr>
        <w:t>Opinion by domain experts</w:t>
      </w:r>
      <w:r w:rsidR="007427BF">
        <w:rPr>
          <w:lang w:eastAsia="en-US"/>
        </w:rPr>
        <w:t xml:space="preserve"> </w:t>
      </w:r>
    </w:p>
    <w:p w14:paraId="61634967" w14:textId="67C7C7A3" w:rsidR="00F43BC4" w:rsidRDefault="00F43BC4" w:rsidP="00F43BC4">
      <w:pPr>
        <w:rPr>
          <w:lang w:eastAsia="en-US"/>
        </w:rPr>
      </w:pPr>
      <w:r>
        <w:rPr>
          <w:lang w:eastAsia="en-US"/>
        </w:rPr>
        <w:t xml:space="preserve">A short presentation on the background of the project and software walkthrough </w:t>
      </w:r>
      <w:r w:rsidR="008C5F1C">
        <w:rPr>
          <w:lang w:eastAsia="en-US"/>
        </w:rPr>
        <w:t xml:space="preserve">was given to a group of architects ranging from academic researchers to practicing </w:t>
      </w:r>
      <w:r>
        <w:rPr>
          <w:lang w:eastAsia="en-US"/>
        </w:rPr>
        <w:t xml:space="preserve">architects. </w:t>
      </w:r>
      <w:r w:rsidR="007427BF">
        <w:rPr>
          <w:lang w:eastAsia="en-US"/>
        </w:rPr>
        <w:t xml:space="preserve">The presentation and links to demonstration sets of result that were discussed are available </w:t>
      </w:r>
      <w:hyperlink r:id="rId65" w:history="1">
        <w:r w:rsidR="007427BF" w:rsidRPr="007427BF">
          <w:rPr>
            <w:rStyle w:val="Hyperlink"/>
            <w:lang w:eastAsia="en-US"/>
          </w:rPr>
          <w:t>here</w:t>
        </w:r>
      </w:hyperlink>
      <w:r w:rsidR="007427BF">
        <w:rPr>
          <w:lang w:eastAsia="en-US"/>
        </w:rPr>
        <w:t xml:space="preserve"> </w:t>
      </w:r>
      <w:r w:rsidR="007427BF">
        <w:rPr>
          <w:lang w:eastAsia="en-US"/>
        </w:rPr>
        <w:fldChar w:fldCharType="begin" w:fldLock="1"/>
      </w:r>
      <w:r w:rsidR="00435179">
        <w:rPr>
          <w:lang w:eastAsia="en-US"/>
        </w:rPr>
        <w:instrText>ADDIN CSL_CITATION {"citationItems":[{"id":"ITEM-1","itemData":{"URL":"https://docs.google.com/presentation/d/1QAY6ZUAJ5zlwWwdgNoAhxZlYenV0TnsVtp8n6fcSLdM/edit?usp=sharing","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Hudson, 2018)","plainTextFormattedCitation":"(Hudson, 2018)","previouslyFormattedCitation":"(Hudson, 2018)"},"properties":{"noteIndex":0},"schema":"https://github.com/citation-style-language/schema/raw/master/csl-citation.json"}</w:instrText>
      </w:r>
      <w:r w:rsidR="007427BF">
        <w:rPr>
          <w:lang w:eastAsia="en-US"/>
        </w:rPr>
        <w:fldChar w:fldCharType="separate"/>
      </w:r>
      <w:r w:rsidR="007427BF" w:rsidRPr="007427BF">
        <w:rPr>
          <w:noProof/>
          <w:lang w:eastAsia="en-US"/>
        </w:rPr>
        <w:t>(Hudson, 2018)</w:t>
      </w:r>
      <w:r w:rsidR="007427BF">
        <w:rPr>
          <w:lang w:eastAsia="en-US"/>
        </w:rPr>
        <w:fldChar w:fldCharType="end"/>
      </w:r>
      <w:r w:rsidR="007427BF">
        <w:rPr>
          <w:lang w:eastAsia="en-US"/>
        </w:rPr>
        <w:t>.</w:t>
      </w:r>
    </w:p>
    <w:p w14:paraId="4C00C3AF" w14:textId="66CC5D86" w:rsidR="005F3AB3" w:rsidRDefault="00F43BC4" w:rsidP="00F43BC4">
      <w:pPr>
        <w:rPr>
          <w:lang w:eastAsia="en-US"/>
        </w:rPr>
      </w:pPr>
      <w:r>
        <w:rPr>
          <w:lang w:eastAsia="en-US"/>
        </w:rPr>
        <w:t>One major difficulty describing aspects of the project relating to analytic methods, how clustering worked concepts of data vectors with features and cloud architecture of the project</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1353A797" w:rsidR="002E121C" w:rsidRDefault="00773DA1" w:rsidP="002E121C">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r w:rsidR="002E121C">
        <w:t>Shneiderman, B. (1998) Designing the user interface: Strategies for effective human</w:t>
      </w:r>
      <w:r w:rsidR="00F26DE2">
        <w:t xml:space="preserve"> </w:t>
      </w:r>
      <w:r w:rsidR="002E121C">
        <w:t>computer interaction (3rd ed.). Reading, MA: Additon-Wesley Publishing</w:t>
      </w:r>
    </w:p>
    <w:p w14:paraId="6748A292" w14:textId="3528492D" w:rsidR="008C00BC" w:rsidRPr="00A01E66" w:rsidRDefault="00D60527" w:rsidP="00A01E66">
      <w:pPr>
        <w:pStyle w:val="Heading4"/>
        <w:rPr>
          <w:i w:val="0"/>
        </w:rPr>
      </w:pPr>
      <w:r w:rsidRPr="00A01E66">
        <w:rPr>
          <w:rStyle w:val="Heading4Char"/>
          <w:i/>
        </w:rPr>
        <w:t>Academic researcher, focus on human comfort</w:t>
      </w:r>
      <w:r w:rsidRPr="00A01E66">
        <w:rPr>
          <w:i w:val="0"/>
        </w:rPr>
        <w:t xml:space="preserve"> </w:t>
      </w:r>
    </w:p>
    <w:p w14:paraId="1A7CA08B" w14:textId="76F8B654" w:rsidR="00D60527" w:rsidRDefault="00D60527" w:rsidP="002E121C">
      <w:r>
        <w:t xml:space="preserve">currently involved with post occupancy studies in schools and </w:t>
      </w:r>
      <w:r w:rsidR="008C00BC">
        <w:t>residential</w:t>
      </w:r>
      <w:r>
        <w:t xml:space="preserve"> buildings Colombia to determine </w:t>
      </w:r>
      <w:r w:rsidR="008C00BC">
        <w:t>occupants</w:t>
      </w:r>
      <w:r>
        <w:t xml:space="preserve"> perceived levels of comfort</w:t>
      </w:r>
    </w:p>
    <w:p w14:paraId="6ABF2CB5" w14:textId="4B7FEABE" w:rsidR="00D60527" w:rsidRDefault="00D60527" w:rsidP="002E121C">
      <w:r>
        <w:t>Questions -is it</w:t>
      </w:r>
      <w:r w:rsidR="008C00BC">
        <w:t xml:space="preserve"> open source, how can I use it?</w:t>
      </w:r>
    </w:p>
    <w:p w14:paraId="6F2BA29A" w14:textId="0B2D8A0E" w:rsidR="007A0C2F" w:rsidRDefault="00D60527" w:rsidP="002E121C">
      <w:r>
        <w:t xml:space="preserve">Feedback -thoughts on how to combine this system with their work. How to link with the </w:t>
      </w:r>
      <w:r w:rsidR="00F43BC4">
        <w:t>noting</w:t>
      </w:r>
      <w:r>
        <w:t xml:space="preserve"> that comfort is determined by more </w:t>
      </w:r>
      <w:r w:rsidR="008C00BC">
        <w:t>parameters</w:t>
      </w:r>
      <w:r>
        <w:t xml:space="preserve"> than climate, how can we add age, socio economic class</w:t>
      </w:r>
    </w:p>
    <w:p w14:paraId="5041A8C6" w14:textId="77777777" w:rsidR="007A0C2F" w:rsidRDefault="007A0C2F" w:rsidP="002E121C">
      <w:r>
        <w:t>How to make the data more local – can it work with hour data measured at cities or within cities</w:t>
      </w:r>
    </w:p>
    <w:p w14:paraId="1CE6B929" w14:textId="07E8EA23" w:rsidR="007A0C2F" w:rsidRDefault="007A0C2F" w:rsidP="002E121C">
      <w:r>
        <w:lastRenderedPageBreak/>
        <w:t xml:space="preserve">How is this applicable to Colombian architects who don’t really have time to undertake data exploration to develop building </w:t>
      </w:r>
      <w:r w:rsidR="008C00BC">
        <w:t>designs?</w:t>
      </w:r>
      <w:r>
        <w:t xml:space="preserve"> </w:t>
      </w:r>
      <w:r w:rsidR="00F43BC4">
        <w:t>Main concerns are meeting regulatory goals rather than striving for excellence</w:t>
      </w:r>
    </w:p>
    <w:p w14:paraId="0B510A20" w14:textId="6D15FCA5" w:rsidR="00D60527" w:rsidRDefault="007A0C2F" w:rsidP="002E121C">
      <w:r>
        <w:t xml:space="preserve">Can this be combined into national </w:t>
      </w:r>
      <w:r w:rsidR="008C00BC">
        <w:t>policy</w:t>
      </w:r>
      <w:r>
        <w:t xml:space="preserve"> making to </w:t>
      </w:r>
      <w:r w:rsidR="008C00BC">
        <w:t>enforce</w:t>
      </w:r>
      <w:r>
        <w:t xml:space="preserve"> use of this approach</w:t>
      </w:r>
      <w:r w:rsidR="008C00BC">
        <w:t>.</w:t>
      </w:r>
    </w:p>
    <w:p w14:paraId="7F8A43AB" w14:textId="402FCE93" w:rsidR="00F43BC4" w:rsidRDefault="00F43BC4" w:rsidP="002E121C">
      <w:r>
        <w:t>Authors interpretation – the way the psychrometric chart is configured is key this can be tuned to represent different demographics, age, sex, socio-economic groups. The perception of the users indicated the authors has overestimated the motivation of Colombian architects in providing low-energy buildings tuned to the user groups and usage patterns</w:t>
      </w:r>
    </w:p>
    <w:p w14:paraId="602BD160" w14:textId="107A70F1" w:rsidR="008C5F1C" w:rsidRPr="00CE540E" w:rsidRDefault="008C5F1C" w:rsidP="00CE540E">
      <w:pPr>
        <w:rPr>
          <w:rStyle w:val="Heading4Char"/>
          <w:rFonts w:ascii="Arial" w:eastAsia="Times New Roman" w:hAnsi="Arial" w:cs="Times New Roman"/>
          <w:i w:val="0"/>
          <w:iCs w:val="0"/>
          <w:color w:val="auto"/>
          <w:lang w:eastAsia="en-US"/>
        </w:rPr>
      </w:pPr>
      <w:r>
        <w:rPr>
          <w:rStyle w:val="Heading4Char"/>
        </w:rPr>
        <w:t>Part-time a</w:t>
      </w:r>
      <w:r w:rsidRPr="008C00BC">
        <w:rPr>
          <w:rStyle w:val="Heading4Char"/>
        </w:rPr>
        <w:t>cademic researcher</w:t>
      </w:r>
      <w:r>
        <w:rPr>
          <w:rStyle w:val="Heading4Char"/>
        </w:rPr>
        <w:t>/practitioner focus on façade systems</w:t>
      </w:r>
    </w:p>
    <w:p w14:paraId="739D1BE5" w14:textId="086A3D22" w:rsidR="005672C0" w:rsidRDefault="005672C0" w:rsidP="008C5F1C">
      <w:pPr>
        <w:rPr>
          <w:lang w:eastAsia="en-US"/>
        </w:rPr>
      </w:pPr>
      <w:r>
        <w:rPr>
          <w:lang w:eastAsia="en-US"/>
        </w:rPr>
        <w:t>Confirmed the choice of key parameters temperature, temperature range, relative humidity and wind speed</w:t>
      </w:r>
    </w:p>
    <w:p w14:paraId="67014307" w14:textId="12C03AD1" w:rsidR="008C5F1C" w:rsidRDefault="008C5F1C" w:rsidP="008C5F1C">
      <w:pPr>
        <w:rPr>
          <w:lang w:eastAsia="en-US"/>
        </w:rPr>
      </w:pPr>
      <w:r>
        <w:rPr>
          <w:lang w:eastAsia="en-US"/>
        </w:rPr>
        <w:t>Concerns about the variables and correlations within variables</w:t>
      </w:r>
      <w:r w:rsidR="00F43BC4">
        <w:rPr>
          <w:lang w:eastAsia="en-US"/>
        </w:rPr>
        <w:t>, how they could be tuned to relate to comfort</w:t>
      </w:r>
      <w:r>
        <w:rPr>
          <w:lang w:eastAsia="en-US"/>
        </w:rPr>
        <w:t xml:space="preserve"> if they were normalised,</w:t>
      </w:r>
    </w:p>
    <w:p w14:paraId="2E96DE84" w14:textId="280244FC" w:rsidR="008C5F1C" w:rsidRDefault="008C5F1C" w:rsidP="008C5F1C">
      <w:pPr>
        <w:rPr>
          <w:lang w:eastAsia="en-US"/>
        </w:rPr>
      </w:pPr>
      <w:r>
        <w:rPr>
          <w:lang w:eastAsia="en-US"/>
        </w:rPr>
        <w:t xml:space="preserve">Believed hourly data was essential to capture possibility of strategies that need differences between night and day, need for radiation </w:t>
      </w:r>
    </w:p>
    <w:p w14:paraId="7A1D2F37" w14:textId="4E3F6B67" w:rsidR="008C5F1C" w:rsidRDefault="008C5F1C" w:rsidP="008C5F1C">
      <w:pPr>
        <w:rPr>
          <w:lang w:eastAsia="en-US"/>
        </w:rPr>
      </w:pPr>
      <w:r>
        <w:rPr>
          <w:lang w:eastAsia="en-US"/>
        </w:rPr>
        <w:t xml:space="preserve">Found that monthly averages flattened detail of the data and therefore possibility to link with strategies </w:t>
      </w:r>
    </w:p>
    <w:p w14:paraId="7208282E" w14:textId="4313BD39" w:rsidR="008C5F1C" w:rsidRDefault="008C5F1C" w:rsidP="008C5F1C">
      <w:pPr>
        <w:rPr>
          <w:lang w:eastAsia="en-US"/>
        </w:rPr>
      </w:pPr>
      <w:r>
        <w:rPr>
          <w:lang w:eastAsia="en-US"/>
        </w:rPr>
        <w:t>Observed how clusters tended to flatten the data</w:t>
      </w:r>
      <w:r w:rsidR="007D6544">
        <w:rPr>
          <w:lang w:eastAsia="en-US"/>
        </w:rPr>
        <w:t>.</w:t>
      </w:r>
    </w:p>
    <w:p w14:paraId="7A2F9A0B" w14:textId="674F03F4" w:rsidR="00F43BC4" w:rsidRDefault="008C5F1C" w:rsidP="008C5F1C">
      <w:pPr>
        <w:rPr>
          <w:lang w:eastAsia="en-US"/>
        </w:rPr>
      </w:pPr>
      <w:r>
        <w:rPr>
          <w:lang w:eastAsia="en-US"/>
        </w:rPr>
        <w:t>Suggested more control as top down and saw the clustering as bottom up. Unable to express what this suggested</w:t>
      </w:r>
      <w:r w:rsidR="00F43BC4">
        <w:rPr>
          <w:lang w:eastAsia="en-US"/>
        </w:rPr>
        <w:t xml:space="preserve"> in terms of control</w:t>
      </w:r>
      <w:r>
        <w:rPr>
          <w:lang w:eastAsia="en-US"/>
        </w:rPr>
        <w:t xml:space="preserve">. </w:t>
      </w:r>
    </w:p>
    <w:p w14:paraId="5D579615" w14:textId="5ADA312E" w:rsidR="007D6544" w:rsidRDefault="007D6544" w:rsidP="008C5F1C">
      <w:pPr>
        <w:rPr>
          <w:lang w:eastAsia="en-US"/>
        </w:rPr>
      </w:pPr>
      <w:r>
        <w:rPr>
          <w:lang w:eastAsia="en-US"/>
        </w:rPr>
        <w:t>Wished for the ability to cluster individual parameters and overlay the results</w:t>
      </w:r>
    </w:p>
    <w:p w14:paraId="76A0AD73" w14:textId="7773865D" w:rsidR="009E54E8" w:rsidRDefault="008C5F1C" w:rsidP="008C5F1C">
      <w:pPr>
        <w:rPr>
          <w:lang w:eastAsia="en-US"/>
        </w:rPr>
      </w:pPr>
      <w:r>
        <w:rPr>
          <w:lang w:eastAsia="en-US"/>
        </w:rPr>
        <w:t>The author</w:t>
      </w:r>
      <w:r w:rsidR="00F43BC4">
        <w:rPr>
          <w:lang w:eastAsia="en-US"/>
        </w:rPr>
        <w:t xml:space="preserve"> </w:t>
      </w:r>
      <w:r w:rsidR="00F43BC4">
        <w:t>interpretation</w:t>
      </w:r>
      <w:r>
        <w:rPr>
          <w:lang w:eastAsia="en-US"/>
        </w:rPr>
        <w:t xml:space="preserve"> </w:t>
      </w:r>
      <w:r w:rsidR="00F43BC4">
        <w:rPr>
          <w:lang w:eastAsia="en-US"/>
        </w:rPr>
        <w:t>– the need to test with hourly dataset, functionality</w:t>
      </w:r>
      <w:r>
        <w:rPr>
          <w:lang w:eastAsia="en-US"/>
        </w:rPr>
        <w:t xml:space="preserve"> to weight variables according to what had greatest impact on comfort</w:t>
      </w:r>
      <w:r w:rsidR="00F43BC4">
        <w:rPr>
          <w:lang w:eastAsia="en-US"/>
        </w:rPr>
        <w:t xml:space="preserve">, also how the clustering could be focused on one strategy and configured to automatically select variables required to define that </w:t>
      </w:r>
      <w:r w:rsidR="001B05F7">
        <w:rPr>
          <w:lang w:eastAsia="en-US"/>
        </w:rPr>
        <w:t>strategy</w:t>
      </w:r>
      <w:r w:rsidR="00F43BC4">
        <w:rPr>
          <w:lang w:eastAsia="en-US"/>
        </w:rPr>
        <w:t xml:space="preserve"> – for example </w:t>
      </w:r>
      <w:r w:rsidR="001B05F7">
        <w:rPr>
          <w:lang w:eastAsia="en-US"/>
        </w:rPr>
        <w:t>strategies promoting natural ventral make the inclusion of winds mandatory, or strategies that suggest night cooling ensure night and day temp</w:t>
      </w:r>
      <w:r w:rsidR="007D6544">
        <w:rPr>
          <w:lang w:eastAsia="en-US"/>
        </w:rPr>
        <w:t xml:space="preserve">eratures are represented in the variables the define the features used for clustering. </w:t>
      </w:r>
      <w:r w:rsidR="00A01E66">
        <w:rPr>
          <w:lang w:eastAsia="en-US"/>
        </w:rPr>
        <w:t>How a psychrometric chart with more adaptable strategies could provide a focus on specific strategies and allow strategies to be defined in response to specific thermal comfort ranges.</w:t>
      </w:r>
      <w:r w:rsidR="009E54E8">
        <w:rPr>
          <w:lang w:eastAsia="en-US"/>
        </w:rPr>
        <w:t xml:space="preserve"> Clustering individual parameters and overlaying the results </w:t>
      </w:r>
      <w:r w:rsidR="00F52F38">
        <w:rPr>
          <w:lang w:eastAsia="en-US"/>
        </w:rPr>
        <w:t>has been studied in relation to climate zoning</w:t>
      </w:r>
      <w:r w:rsidR="009E54E8">
        <w:rPr>
          <w:lang w:eastAsia="en-US"/>
        </w:rPr>
        <w:t xml:space="preserve"> </w:t>
      </w:r>
      <w:r w:rsidR="00841639">
        <w:rPr>
          <w:lang w:eastAsia="en-US"/>
        </w:rPr>
        <w:fldChar w:fldCharType="begin" w:fldLock="1"/>
      </w:r>
      <w:r w:rsidR="00B44489">
        <w:rPr>
          <w:lang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plainTextFormattedCitation":"(Rhee et al., 2008)","previouslyFormattedCitation":"(Rhee &lt;i&gt;et al.&lt;/i&gt;, 2008)"},"properties":{"noteIndex":0},"schema":"https://github.com/citation-style-language/schema/raw/master/csl-citation.json"}</w:instrText>
      </w:r>
      <w:r w:rsidR="00841639">
        <w:rPr>
          <w:lang w:eastAsia="en-US"/>
        </w:rPr>
        <w:fldChar w:fldCharType="separate"/>
      </w:r>
      <w:r w:rsidR="00841639" w:rsidRPr="00841639">
        <w:rPr>
          <w:noProof/>
          <w:lang w:eastAsia="en-US"/>
        </w:rPr>
        <w:t xml:space="preserve">(Rhee </w:t>
      </w:r>
      <w:r w:rsidR="00841639" w:rsidRPr="00841639">
        <w:rPr>
          <w:i/>
          <w:noProof/>
          <w:lang w:eastAsia="en-US"/>
        </w:rPr>
        <w:t>et al.</w:t>
      </w:r>
      <w:r w:rsidR="00841639" w:rsidRPr="00841639">
        <w:rPr>
          <w:noProof/>
          <w:lang w:eastAsia="en-US"/>
        </w:rPr>
        <w:t>, 2008)</w:t>
      </w:r>
      <w:r w:rsidR="00841639">
        <w:rPr>
          <w:lang w:eastAsia="en-US"/>
        </w:rPr>
        <w:fldChar w:fldCharType="end"/>
      </w:r>
      <w:r w:rsidR="00841639">
        <w:rPr>
          <w:lang w:eastAsia="en-US"/>
        </w:rPr>
        <w:t xml:space="preserve"> </w:t>
      </w:r>
      <w:r w:rsidR="00F52F38">
        <w:rPr>
          <w:lang w:eastAsia="en-US"/>
        </w:rPr>
        <w:t xml:space="preserve">and described </w:t>
      </w:r>
      <w:r w:rsidR="00841639">
        <w:rPr>
          <w:lang w:eastAsia="en-US"/>
        </w:rPr>
        <w:t xml:space="preserve">as consensus clustering. </w:t>
      </w:r>
      <w:r w:rsidR="00B44489">
        <w:rPr>
          <w:lang w:eastAsia="en-US"/>
        </w:rPr>
        <w:t xml:space="preserve">Such a method was reported to avoid issues of inappropriate correlation when closeting with diverse variables </w:t>
      </w:r>
      <w:r w:rsidR="00B44489">
        <w:rPr>
          <w:lang w:eastAsia="en-US"/>
        </w:rPr>
        <w:fldChar w:fldCharType="begin" w:fldLock="1"/>
      </w:r>
      <w:r w:rsidR="00892226">
        <w:rPr>
          <w:lang w:eastAsia="en-US"/>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B44489">
        <w:rPr>
          <w:lang w:eastAsia="en-US"/>
        </w:rPr>
        <w:fldChar w:fldCharType="separate"/>
      </w:r>
      <w:r w:rsidR="00B44489" w:rsidRPr="00B44489">
        <w:rPr>
          <w:noProof/>
          <w:lang w:eastAsia="en-US"/>
        </w:rPr>
        <w:t>(Fovell and Fovell, 1993)</w:t>
      </w:r>
      <w:r w:rsidR="00B44489">
        <w:rPr>
          <w:lang w:eastAsia="en-US"/>
        </w:rPr>
        <w:fldChar w:fldCharType="end"/>
      </w:r>
    </w:p>
    <w:p w14:paraId="5DE6080B" w14:textId="7DEC40A9" w:rsidR="00CE540E" w:rsidRDefault="00CE540E" w:rsidP="00CE540E">
      <w:pPr>
        <w:pStyle w:val="Heading4"/>
        <w:rPr>
          <w:lang w:eastAsia="en-US"/>
        </w:rPr>
      </w:pPr>
      <w:r>
        <w:rPr>
          <w:lang w:eastAsia="en-US"/>
        </w:rPr>
        <w:lastRenderedPageBreak/>
        <w:t>Practitioner general architect</w:t>
      </w:r>
    </w:p>
    <w:p w14:paraId="678FC420" w14:textId="52D19EEC" w:rsidR="00CE540E" w:rsidRPr="002E121C" w:rsidRDefault="00CE540E" w:rsidP="00CE540E">
      <w:pPr>
        <w:pStyle w:val="Heading4"/>
        <w:rPr>
          <w:lang w:eastAsia="en-US"/>
        </w:rPr>
      </w:pPr>
      <w:r>
        <w:rPr>
          <w:lang w:eastAsia="en-US"/>
        </w:rPr>
        <w:t xml:space="preserve">Practitioner general architect with specialism in </w:t>
      </w:r>
    </w:p>
    <w:p w14:paraId="001A5FA5" w14:textId="6A2036D7" w:rsidR="00E17D8E" w:rsidRPr="00375814" w:rsidRDefault="00E17D8E" w:rsidP="00E17D8E">
      <w:pPr>
        <w:pStyle w:val="Heading1"/>
      </w:pPr>
      <w:bookmarkStart w:id="130" w:name="_GoBack"/>
      <w:bookmarkEnd w:id="130"/>
      <w:r w:rsidRPr="00375814">
        <w:t>Conclusions</w:t>
      </w:r>
    </w:p>
    <w:p w14:paraId="0ED3E7BB" w14:textId="0B910484" w:rsidR="00E17D8E" w:rsidRDefault="00E17D8E" w:rsidP="00E17D8E">
      <w:pPr>
        <w:pStyle w:val="Heading2"/>
      </w:pPr>
      <w:r w:rsidRPr="00375814">
        <w:t xml:space="preserve">Findings </w:t>
      </w:r>
    </w:p>
    <w:p w14:paraId="5566FD11" w14:textId="14F33863" w:rsidR="00AF326E" w:rsidRDefault="00AF326E" w:rsidP="00AF326E">
      <w:r>
        <w:t>New technology</w:t>
      </w:r>
      <w:r w:rsidR="005B61EB">
        <w:t xml:space="preserve"> </w:t>
      </w:r>
      <w:r w:rsidR="00467C82">
        <w:t>E</w:t>
      </w:r>
      <w:r w:rsidR="005B61EB">
        <w:t>clipse</w:t>
      </w:r>
      <w:r w:rsidR="00467C82">
        <w:t xml:space="preserve"> IDE</w:t>
      </w:r>
      <w:r w:rsidR="005B61EB">
        <w:t xml:space="preserve">, Maven, AWS SDK, </w:t>
      </w:r>
      <w:r w:rsidR="00467C82">
        <w:t>Spark, JavaRDD Dataframes, JavaFx GMapsFX</w:t>
      </w:r>
    </w:p>
    <w:p w14:paraId="51C6EB1B" w14:textId="672A8427" w:rsidR="003F633E" w:rsidRDefault="003F633E" w:rsidP="00AF326E">
      <w:r>
        <w:t>Computing on EMR clusters how to debug them</w:t>
      </w:r>
    </w:p>
    <w:p w14:paraId="651CC793" w14:textId="07553CA2" w:rsidR="003F633E" w:rsidRDefault="003F633E" w:rsidP="00AF326E">
      <w:r>
        <w:t>Data manipulation on S3</w:t>
      </w:r>
    </w:p>
    <w:p w14:paraId="45255388" w14:textId="1342104F" w:rsidR="00467C82" w:rsidRDefault="00467C82" w:rsidP="00AF326E">
      <w:r>
        <w:t>AMDD test driven</w:t>
      </w:r>
    </w:p>
    <w:p w14:paraId="687853F4" w14:textId="2A3DD245" w:rsidR="00467C82" w:rsidRDefault="00467C82" w:rsidP="00AF326E">
      <w:r>
        <w:t>Unit testing</w:t>
      </w:r>
    </w:p>
    <w:p w14:paraId="5D3CF949" w14:textId="1E0CB2F1" w:rsidR="00467C82" w:rsidRDefault="00467C82" w:rsidP="00AF326E">
      <w:r>
        <w:t>Integration tests</w:t>
      </w:r>
    </w:p>
    <w:p w14:paraId="683998FF" w14:textId="0B87D99F" w:rsidR="00467C82" w:rsidRDefault="00467C82" w:rsidP="00AF326E">
      <w:r>
        <w:t>JSON with Jackson library</w:t>
      </w:r>
    </w:p>
    <w:p w14:paraId="75B450B2" w14:textId="09A434EA" w:rsidR="00E938CA" w:rsidRDefault="00E938CA" w:rsidP="00AF326E">
      <w:r>
        <w:t>Need to switch form the RDD MLlib to the Dataframe version</w:t>
      </w:r>
    </w:p>
    <w:p w14:paraId="7B8EB285" w14:textId="26D8F25C" w:rsidR="00E563B9" w:rsidRDefault="00E563B9" w:rsidP="00AF326E">
      <w:r>
        <w:t>Difficulties of visualising the spatiotemporal data results – anticipating the slicing of data</w:t>
      </w:r>
    </w:p>
    <w:p w14:paraId="7E8A38AC" w14:textId="5645C9E7" w:rsidR="009A36D7" w:rsidRDefault="009A36D7" w:rsidP="009A36D7">
      <w:pPr>
        <w:pStyle w:val="Heading2"/>
      </w:pPr>
      <w:r>
        <w:t xml:space="preserve">Knowledge discovery </w:t>
      </w:r>
    </w:p>
    <w:p w14:paraId="4E5F73FD" w14:textId="2005CF7D" w:rsidR="0044697B" w:rsidRDefault="0044697B" w:rsidP="0044697B">
      <w:pPr>
        <w:rPr>
          <w:noProof/>
        </w:rPr>
      </w:pPr>
      <w:r>
        <w:t xml:space="preserve">The application and provides KD Domain expertise, data management and analytics combined with </w:t>
      </w:r>
      <w:r w:rsidRPr="00375814">
        <w:rPr>
          <w:noProof/>
        </w:rPr>
        <w:t>easy ways to interact, explore and analyse data</w:t>
      </w:r>
    </w:p>
    <w:p w14:paraId="19F5B512" w14:textId="487822A2" w:rsidR="006E5A79" w:rsidRDefault="006E5A79" w:rsidP="0044697B">
      <w:pPr>
        <w:rPr>
          <w:noProof/>
        </w:rPr>
      </w:pPr>
      <w:r>
        <w:rPr>
          <w:noProof/>
        </w:rPr>
        <w:t xml:space="preserve">Data is output as JSON formated anticpating other </w:t>
      </w:r>
    </w:p>
    <w:p w14:paraId="7DA24407" w14:textId="20243E74" w:rsidR="0044697B" w:rsidRDefault="0044697B" w:rsidP="0044697B">
      <w:pPr>
        <w:rPr>
          <w:noProof/>
        </w:rPr>
      </w:pPr>
      <w:r>
        <w:rPr>
          <w:noProof/>
        </w:rPr>
        <w:t xml:space="preserve">But </w:t>
      </w:r>
      <w:r w:rsidR="006E5A79">
        <w:rPr>
          <w:noProof/>
        </w:rPr>
        <w:t>could be impr</w:t>
      </w:r>
      <w:r w:rsidR="00E563B9">
        <w:rPr>
          <w:noProof/>
        </w:rPr>
        <w:t>o</w:t>
      </w:r>
      <w:r w:rsidR="006E5A79">
        <w:rPr>
          <w:noProof/>
        </w:rPr>
        <w:t xml:space="preserve">ved by </w:t>
      </w:r>
    </w:p>
    <w:p w14:paraId="10F4AE0A" w14:textId="43D56A82" w:rsidR="00E73F69" w:rsidRDefault="00E73F69" w:rsidP="00E73F69">
      <w:pPr>
        <w:pStyle w:val="Heading2"/>
        <w:rPr>
          <w:noProof/>
        </w:rPr>
      </w:pPr>
      <w:r>
        <w:rPr>
          <w:noProof/>
        </w:rPr>
        <w:t>Evaluation results</w:t>
      </w:r>
    </w:p>
    <w:p w14:paraId="6D63C5E8" w14:textId="5AB46714" w:rsidR="006E5A79" w:rsidRDefault="006E5A79" w:rsidP="006E5A79">
      <w:r>
        <w:t>Comments from experts</w:t>
      </w:r>
    </w:p>
    <w:p w14:paraId="55E362AD" w14:textId="544C5DA0" w:rsidR="006E5A79" w:rsidRPr="006E5A79" w:rsidRDefault="006E5A79" w:rsidP="006E5A79">
      <w:r>
        <w:t>Statistical comparison</w:t>
      </w:r>
    </w:p>
    <w:p w14:paraId="726D998B" w14:textId="6C38A512" w:rsidR="00E17D8E" w:rsidRDefault="00E17D8E" w:rsidP="00E17D8E">
      <w:pPr>
        <w:pStyle w:val="Heading2"/>
      </w:pPr>
      <w:r w:rsidRPr="00375814">
        <w:t>Future research</w:t>
      </w:r>
    </w:p>
    <w:p w14:paraId="542195A7" w14:textId="1B6D3B15" w:rsidR="000F30F3" w:rsidRDefault="00410678" w:rsidP="000F30F3">
      <w:r>
        <w:t xml:space="preserve">Deeper understanding of the analytic method implications </w:t>
      </w:r>
      <w:r w:rsidR="000F30F3">
        <w:t xml:space="preserve">Literature on Clustering with climate data is vast many studies show use </w:t>
      </w:r>
      <w:r w:rsidR="00E563B9">
        <w:t>if</w:t>
      </w:r>
      <w:r w:rsidR="000F30F3">
        <w:t xml:space="preserve"> different metrics fo</w:t>
      </w:r>
      <w:r w:rsidR="00E563B9">
        <w:t>r</w:t>
      </w:r>
      <w:r w:rsidR="000F30F3">
        <w:t xml:space="preserve"> validaity and more complex workflows involving other machine learning methods to both </w:t>
      </w:r>
      <w:r w:rsidR="00E563B9">
        <w:t>classify</w:t>
      </w:r>
      <w:r w:rsidR="000F30F3">
        <w:t xml:space="preserve"> and validate. See Netzel paper DTW metric for comparing </w:t>
      </w:r>
      <w:r w:rsidR="00E563B9">
        <w:t>dissimilarity</w:t>
      </w:r>
      <w:r w:rsidR="000F30F3">
        <w:t xml:space="preserve"> in time series. </w:t>
      </w:r>
    </w:p>
    <w:p w14:paraId="2840FF52" w14:textId="201B3A55" w:rsidR="001F54BA" w:rsidRDefault="00410678" w:rsidP="000F30F3">
      <w:r>
        <w:lastRenderedPageBreak/>
        <w:t xml:space="preserve">Deeper understanding of the </w:t>
      </w:r>
      <w:r w:rsidR="00DB7F94">
        <w:t>variable selection</w:t>
      </w:r>
      <w:r>
        <w:t xml:space="preserve"> implications </w:t>
      </w:r>
      <w:r w:rsidR="001F54BA">
        <w:t xml:space="preserve">Extensive study of the best way to selected and </w:t>
      </w:r>
      <w:r w:rsidR="00E563B9">
        <w:t xml:space="preserve">pre-process variables – here the choice </w:t>
      </w:r>
      <w:r w:rsidR="001F54BA">
        <w:t xml:space="preserve">was </w:t>
      </w:r>
      <w:r w:rsidR="00E563B9">
        <w:t>left in the hands of the expert which ma</w:t>
      </w:r>
      <w:r w:rsidR="001F54BA">
        <w:t>y</w:t>
      </w:r>
      <w:r w:rsidR="00E563B9">
        <w:t xml:space="preserve"> n</w:t>
      </w:r>
      <w:r w:rsidR="001F54BA">
        <w:t xml:space="preserve">ot be </w:t>
      </w:r>
      <w:r w:rsidR="00E563B9">
        <w:t>entirely</w:t>
      </w:r>
      <w:r w:rsidR="001F54BA">
        <w:t xml:space="preserve"> </w:t>
      </w:r>
      <w:r w:rsidR="00E563B9">
        <w:t>inaccurate</w:t>
      </w:r>
      <w:r w:rsidR="001F54BA">
        <w:t>.</w:t>
      </w:r>
      <w:r w:rsidR="00E4181E">
        <w:t xml:space="preserve"> PCA</w:t>
      </w:r>
    </w:p>
    <w:p w14:paraId="67D667D1" w14:textId="59B57D42" w:rsidR="00516692" w:rsidRPr="000F30F3" w:rsidRDefault="00516692" w:rsidP="000F30F3">
      <w:r>
        <w:t xml:space="preserve">Workflow is largely fixed in terms of the </w:t>
      </w:r>
      <w:r w:rsidR="00EB741F">
        <w:t>units</w:t>
      </w:r>
      <w:r>
        <w:t xml:space="preserve"> of work which are configured by specific </w:t>
      </w:r>
      <w:r w:rsidR="00920B97">
        <w:t>parameters</w:t>
      </w:r>
    </w:p>
    <w:p w14:paraId="42E0D755" w14:textId="4F999AA1" w:rsidR="008855C8" w:rsidRDefault="008855C8" w:rsidP="008855C8">
      <w:r w:rsidRPr="00375814">
        <w:t>Significance testing</w:t>
      </w:r>
      <w:r>
        <w:t xml:space="preserve"> on results</w:t>
      </w:r>
    </w:p>
    <w:p w14:paraId="52CE04D4" w14:textId="150E49AC" w:rsidR="00DB7F94" w:rsidRPr="008855C8" w:rsidRDefault="00DB7F94" w:rsidP="008855C8">
      <w:r>
        <w:t>Domain usage – how it will be used in practice</w:t>
      </w:r>
    </w:p>
    <w:p w14:paraId="71A862EF" w14:textId="294CC74D" w:rsidR="00E17D8E" w:rsidRDefault="00E17D8E" w:rsidP="00E17D8E">
      <w:pPr>
        <w:pStyle w:val="Heading1"/>
      </w:pPr>
      <w:r w:rsidRPr="00375814">
        <w:t>References</w:t>
      </w:r>
    </w:p>
    <w:p w14:paraId="32131305" w14:textId="4BA7ECCF" w:rsidR="00892226" w:rsidRPr="00892226" w:rsidRDefault="00E81E92" w:rsidP="00892226">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892226" w:rsidRPr="00892226">
        <w:rPr>
          <w:rFonts w:cs="Arial"/>
          <w:noProof/>
        </w:rPr>
        <w:t xml:space="preserve">Ambler, S. W. (2004) </w:t>
      </w:r>
      <w:r w:rsidR="00892226" w:rsidRPr="00892226">
        <w:rPr>
          <w:rFonts w:cs="Arial"/>
          <w:i/>
          <w:iCs/>
          <w:noProof/>
        </w:rPr>
        <w:t>The object primer : agile modeling-driven development with UML 2.0</w:t>
      </w:r>
      <w:r w:rsidR="00892226" w:rsidRPr="00892226">
        <w:rPr>
          <w:rFonts w:cs="Arial"/>
          <w:noProof/>
        </w:rPr>
        <w:t>. Cambridge University Press.</w:t>
      </w:r>
    </w:p>
    <w:p w14:paraId="20CD75C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rbelaitz, O. </w:t>
      </w:r>
      <w:r w:rsidRPr="00892226">
        <w:rPr>
          <w:rFonts w:cs="Arial"/>
          <w:i/>
          <w:iCs/>
          <w:noProof/>
        </w:rPr>
        <w:t>et al.</w:t>
      </w:r>
      <w:r w:rsidRPr="00892226">
        <w:rPr>
          <w:rFonts w:cs="Arial"/>
          <w:noProof/>
        </w:rPr>
        <w:t xml:space="preserve"> (2013) ‘An extensive comparative study of cluster validity indices’, </w:t>
      </w:r>
      <w:r w:rsidRPr="00892226">
        <w:rPr>
          <w:rFonts w:cs="Arial"/>
          <w:i/>
          <w:iCs/>
          <w:noProof/>
        </w:rPr>
        <w:t>Pattern Recognition</w:t>
      </w:r>
      <w:r w:rsidRPr="00892226">
        <w:rPr>
          <w:rFonts w:cs="Arial"/>
          <w:noProof/>
        </w:rPr>
        <w:t>. Pergamon, 46(1), pp. 243–256. doi: 10.1016/J.PATCOG.2012.07.021.</w:t>
      </w:r>
    </w:p>
    <w:p w14:paraId="052CB1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SHRAE (2013) </w:t>
      </w:r>
      <w:r w:rsidRPr="00892226">
        <w:rPr>
          <w:rFonts w:cs="Arial"/>
          <w:i/>
          <w:iCs/>
          <w:noProof/>
        </w:rPr>
        <w:t>2013 ASHRAE Handbook: Fundamentals</w:t>
      </w:r>
      <w:r w:rsidRPr="00892226">
        <w:rPr>
          <w:rFonts w:cs="Arial"/>
          <w:noProof/>
        </w:rPr>
        <w:t xml:space="preserve">, </w:t>
      </w:r>
      <w:r w:rsidRPr="00892226">
        <w:rPr>
          <w:rFonts w:cs="Arial"/>
          <w:i/>
          <w:iCs/>
          <w:noProof/>
        </w:rPr>
        <w:t>ASHRAE</w:t>
      </w:r>
      <w:r w:rsidRPr="00892226">
        <w:rPr>
          <w:rFonts w:cs="Arial"/>
          <w:noProof/>
        </w:rPr>
        <w:t>. doi: 10.1163/ej.9789004155947.i-937.23.</w:t>
      </w:r>
    </w:p>
    <w:p w14:paraId="1EA09EA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tluri, G., Karpatne, A. and Kumar, V. (2017) ‘Spatio-Temporal Data Mining: A Survey of Problems and Methods’, </w:t>
      </w:r>
      <w:r w:rsidRPr="00892226">
        <w:rPr>
          <w:rFonts w:cs="Arial"/>
          <w:i/>
          <w:iCs/>
          <w:noProof/>
        </w:rPr>
        <w:t>ACM Comput. Surv</w:t>
      </w:r>
      <w:r w:rsidRPr="00892226">
        <w:rPr>
          <w:rFonts w:cs="Arial"/>
          <w:noProof/>
        </w:rPr>
        <w:t>, 1(1). doi: 10.1145/nnnnnnn.nnnnnnn.</w:t>
      </w:r>
    </w:p>
    <w:p w14:paraId="12F2917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vci Salma, C., Tekinerdogan, B. and Athanasiadis, I. N. (2017) ‘Chapter 4 – Domain-Driven Design of Big Data Systems Based on a Reference Architecture’, in </w:t>
      </w:r>
      <w:r w:rsidRPr="00892226">
        <w:rPr>
          <w:rFonts w:cs="Arial"/>
          <w:i/>
          <w:iCs/>
          <w:noProof/>
        </w:rPr>
        <w:t>Software Architecture for Big Data and the Cloud</w:t>
      </w:r>
      <w:r w:rsidRPr="00892226">
        <w:rPr>
          <w:rFonts w:cs="Arial"/>
          <w:noProof/>
        </w:rPr>
        <w:t>, pp. 49–68. doi: 10.1016/B978-0-12-805467-3.00004-1.</w:t>
      </w:r>
    </w:p>
    <w:p w14:paraId="7EC3F35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AWS Toolkit for Eclipse</w:t>
      </w:r>
      <w:r w:rsidRPr="00892226">
        <w:rPr>
          <w:rFonts w:cs="Arial"/>
          <w:noProof/>
        </w:rPr>
        <w:t xml:space="preserve"> (no date). Available at: https://aws.amazon.com/eclipse/ (Accessed: 3 October 2018).</w:t>
      </w:r>
    </w:p>
    <w:p w14:paraId="3E5B8B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egoli, E. and Horey, J. (2012) ‘Design principles for effective knowledge discovery from big data’, in </w:t>
      </w:r>
      <w:r w:rsidRPr="00892226">
        <w:rPr>
          <w:rFonts w:cs="Arial"/>
          <w:i/>
          <w:iCs/>
          <w:noProof/>
        </w:rPr>
        <w:t>Proceedings of the 2012 Joint Working Conference on Software Architecture and 6th European Conference on Software Architecture, WICSA/ECSA 2012</w:t>
      </w:r>
      <w:r w:rsidRPr="00892226">
        <w:rPr>
          <w:rFonts w:cs="Arial"/>
          <w:noProof/>
        </w:rPr>
        <w:t>, pp. 215–218. doi: 10.1109/WICSA-ECSA.212.32.</w:t>
      </w:r>
    </w:p>
    <w:p w14:paraId="58F44254"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ostock, M. (2017a) </w:t>
      </w:r>
      <w:r w:rsidRPr="00892226">
        <w:rPr>
          <w:rFonts w:cs="Arial"/>
          <w:i/>
          <w:iCs/>
          <w:noProof/>
        </w:rPr>
        <w:t>D3.js - Data-Driven Documents</w:t>
      </w:r>
      <w:r w:rsidRPr="00892226">
        <w:rPr>
          <w:rFonts w:cs="Arial"/>
          <w:noProof/>
        </w:rPr>
        <w:t>. Available at: https://d3js.org/ (Accessed: 28 June 2018).</w:t>
      </w:r>
    </w:p>
    <w:p w14:paraId="2DA1813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ostock, M. (2017b) </w:t>
      </w:r>
      <w:r w:rsidRPr="00892226">
        <w:rPr>
          <w:rFonts w:cs="Arial"/>
          <w:i/>
          <w:iCs/>
          <w:noProof/>
        </w:rPr>
        <w:t>TopoJSON</w:t>
      </w:r>
      <w:r w:rsidRPr="00892226">
        <w:rPr>
          <w:rFonts w:cs="Arial"/>
          <w:noProof/>
        </w:rPr>
        <w:t xml:space="preserve">, </w:t>
      </w:r>
      <w:r w:rsidRPr="00892226">
        <w:rPr>
          <w:rFonts w:cs="Arial"/>
          <w:i/>
          <w:iCs/>
          <w:noProof/>
        </w:rPr>
        <w:t>Github</w:t>
      </w:r>
      <w:r w:rsidRPr="00892226">
        <w:rPr>
          <w:rFonts w:cs="Arial"/>
          <w:noProof/>
        </w:rPr>
        <w:t>. Available at: https://github.com/topojson/topojson (Accessed: 3 May 2017).</w:t>
      </w:r>
    </w:p>
    <w:p w14:paraId="27E6AF4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racco, A. </w:t>
      </w:r>
      <w:r w:rsidRPr="00892226">
        <w:rPr>
          <w:rFonts w:cs="Arial"/>
          <w:i/>
          <w:iCs/>
          <w:noProof/>
        </w:rPr>
        <w:t>et al.</w:t>
      </w:r>
      <w:r w:rsidRPr="00892226">
        <w:rPr>
          <w:rFonts w:cs="Arial"/>
          <w:noProof/>
        </w:rPr>
        <w:t xml:space="preserve"> (2017) ‘Advancing climate science with knowledge-discovery through data mining’, </w:t>
      </w:r>
      <w:r w:rsidRPr="00892226">
        <w:rPr>
          <w:rFonts w:cs="Arial"/>
          <w:i/>
          <w:iCs/>
          <w:noProof/>
        </w:rPr>
        <w:t>npj Climate and Atmospheric Science</w:t>
      </w:r>
      <w:r w:rsidRPr="00892226">
        <w:rPr>
          <w:rFonts w:cs="Arial"/>
          <w:noProof/>
        </w:rPr>
        <w:t>, 1(1), p. 4. doi: 10.1038/s41612-017-0006-4.</w:t>
      </w:r>
    </w:p>
    <w:p w14:paraId="57DF65F9" w14:textId="77777777" w:rsidR="00892226" w:rsidRPr="00892226" w:rsidRDefault="00892226" w:rsidP="00892226">
      <w:pPr>
        <w:widowControl w:val="0"/>
        <w:autoSpaceDE w:val="0"/>
        <w:autoSpaceDN w:val="0"/>
        <w:adjustRightInd w:val="0"/>
        <w:rPr>
          <w:rFonts w:cs="Arial"/>
          <w:noProof/>
        </w:rPr>
      </w:pPr>
      <w:r w:rsidRPr="00892226">
        <w:rPr>
          <w:rFonts w:cs="Arial"/>
          <w:noProof/>
        </w:rPr>
        <w:lastRenderedPageBreak/>
        <w:t xml:space="preserve">Buyya, R. </w:t>
      </w:r>
      <w:r w:rsidRPr="00892226">
        <w:rPr>
          <w:rFonts w:cs="Arial"/>
          <w:i/>
          <w:iCs/>
          <w:noProof/>
        </w:rPr>
        <w:t>et al.</w:t>
      </w:r>
      <w:r w:rsidRPr="00892226">
        <w:rPr>
          <w:rFonts w:cs="Arial"/>
          <w:noProof/>
        </w:rPr>
        <w:t xml:space="preserve"> (2016) ‘Chapter 18 – eScience and Big Data Workflows in Clouds: A Taxonomy and Survey’, in </w:t>
      </w:r>
      <w:r w:rsidRPr="00892226">
        <w:rPr>
          <w:rFonts w:cs="Arial"/>
          <w:i/>
          <w:iCs/>
          <w:noProof/>
        </w:rPr>
        <w:t>Big Data</w:t>
      </w:r>
      <w:r w:rsidRPr="00892226">
        <w:rPr>
          <w:rFonts w:cs="Arial"/>
          <w:noProof/>
        </w:rPr>
        <w:t>, pp. 431–455. doi: 10.1016/B978-0-12-805394-2.00018-0.</w:t>
      </w:r>
    </w:p>
    <w:p w14:paraId="3057F53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giar-csi.org. (2012) </w:t>
      </w:r>
      <w:r w:rsidRPr="00892226">
        <w:rPr>
          <w:rFonts w:cs="Arial"/>
          <w:i/>
          <w:iCs/>
          <w:noProof/>
        </w:rPr>
        <w:t>CRU-TS v3.10.01 Historic Climate Database for GIS | CGIAR-CSI.</w:t>
      </w:r>
      <w:r w:rsidRPr="00892226">
        <w:rPr>
          <w:rFonts w:cs="Arial"/>
          <w:noProof/>
        </w:rPr>
        <w:t xml:space="preserve"> Available at: http://www.cgiar-csi.org/data/uea-cru-ts-v3-10-01-historic-climate-database (Accessed: 5 November 2017).</w:t>
      </w:r>
    </w:p>
    <w:p w14:paraId="396757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houksey, P. and Chauhan, A. S. (2017) ‘Weather Data Analytics using MapReduce and Spark’, </w:t>
      </w:r>
      <w:r w:rsidRPr="00892226">
        <w:rPr>
          <w:rFonts w:cs="Arial"/>
          <w:i/>
          <w:iCs/>
          <w:noProof/>
        </w:rPr>
        <w:t>International Journal of Advanced Research in Computer and Communication Engineering</w:t>
      </w:r>
      <w:r w:rsidRPr="00892226">
        <w:rPr>
          <w:rFonts w:cs="Arial"/>
          <w:noProof/>
        </w:rPr>
        <w:t>, 6(2). doi: 10.17148/IJARCCE.2017.6210.</w:t>
      </w:r>
    </w:p>
    <w:p w14:paraId="4C95F5B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gade, V. </w:t>
      </w:r>
      <w:r w:rsidRPr="00892226">
        <w:rPr>
          <w:rFonts w:cs="Arial"/>
          <w:i/>
          <w:iCs/>
          <w:noProof/>
        </w:rPr>
        <w:t>et al.</w:t>
      </w:r>
      <w:r w:rsidRPr="00892226">
        <w:rPr>
          <w:rFonts w:cs="Arial"/>
          <w:noProof/>
        </w:rPr>
        <w:t xml:space="preserve"> (2015) ‘Big Data Weather Analytics Using Hadoop’, </w:t>
      </w:r>
      <w:r w:rsidRPr="00892226">
        <w:rPr>
          <w:rFonts w:cs="Arial"/>
          <w:i/>
          <w:iCs/>
          <w:noProof/>
        </w:rPr>
        <w:t>International Journal of Emerging Technology in Computer Science &amp; Electronics</w:t>
      </w:r>
      <w:r w:rsidRPr="00892226">
        <w:rPr>
          <w:rFonts w:cs="Arial"/>
          <w:noProof/>
        </w:rPr>
        <w:t>, 14(2), pp. 976–1353. Available at: https://pdfs.semanticscholar.org/f2e4/918444be9b30f29132e93ce02d29ccf26eda.pdf (Accessed: 29 May 2018).</w:t>
      </w:r>
    </w:p>
    <w:p w14:paraId="30004A3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s, T., Zaharia, M. and Wendell, P. (2015) </w:t>
      </w:r>
      <w:r w:rsidRPr="00892226">
        <w:rPr>
          <w:rFonts w:cs="Arial"/>
          <w:i/>
          <w:iCs/>
          <w:noProof/>
        </w:rPr>
        <w:t>Spark Streaming</w:t>
      </w:r>
      <w:r w:rsidRPr="00892226">
        <w:rPr>
          <w:rFonts w:cs="Arial"/>
          <w:noProof/>
        </w:rPr>
        <w:t>. Available at: https://databricks.com/blog/2015/07/30/diving-into-apache-spark-streamings-execution-model.html (Accessed: 21 February 2018).</w:t>
      </w:r>
    </w:p>
    <w:p w14:paraId="162D01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egaetano, A. T. (1996) ‘Delineation of Mesoscale Climate Zones in the Northeastern United States Using a Novel Approach to Cluster Analysis’, </w:t>
      </w:r>
      <w:r w:rsidRPr="00892226">
        <w:rPr>
          <w:rFonts w:cs="Arial"/>
          <w:i/>
          <w:iCs/>
          <w:noProof/>
        </w:rPr>
        <w:t>Journal of Climate</w:t>
      </w:r>
      <w:r w:rsidRPr="00892226">
        <w:rPr>
          <w:rFonts w:cs="Arial"/>
          <w:noProof/>
        </w:rPr>
        <w:t>, 9(8), pp. 1765–1782. doi: 10.1175/1520-0442(1996)009&lt;1765:DOMCZI&gt;2.0.CO;2.</w:t>
      </w:r>
    </w:p>
    <w:p w14:paraId="579C37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imoudi, A. and Tompa, C. (2008) ‘Energy and environmental indicators related to construction of office buildings’, </w:t>
      </w:r>
      <w:r w:rsidRPr="00892226">
        <w:rPr>
          <w:rFonts w:cs="Arial"/>
          <w:i/>
          <w:iCs/>
          <w:noProof/>
        </w:rPr>
        <w:t>Resources, Conservation and Recycling</w:t>
      </w:r>
      <w:r w:rsidRPr="00892226">
        <w:rPr>
          <w:rFonts w:cs="Arial"/>
          <w:noProof/>
        </w:rPr>
        <w:t>, 53(1–2), pp. 86–95. doi: 10.1016/j.resconrec.2008.09.008.</w:t>
      </w:r>
    </w:p>
    <w:p w14:paraId="1F1CE81D"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ghmous, J. H. and Kumar, V. (2014) ‘Spatio-temporal Data Mining for Climate Data: Advances, Challenges, and Opportunities’, in Chu, W. (ed.) </w:t>
      </w:r>
      <w:r w:rsidRPr="00892226">
        <w:rPr>
          <w:rFonts w:cs="Arial"/>
          <w:i/>
          <w:iCs/>
          <w:noProof/>
        </w:rPr>
        <w:t>Springer Berlin Heidelberg</w:t>
      </w:r>
      <w:r w:rsidRPr="00892226">
        <w:rPr>
          <w:rFonts w:cs="Arial"/>
          <w:noProof/>
        </w:rPr>
        <w:t>, pp. 83–116. doi: 10.1007/978-3-642-40837-3_3.</w:t>
      </w:r>
    </w:p>
    <w:p w14:paraId="3301560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ng, W. </w:t>
      </w:r>
      <w:r w:rsidRPr="00892226">
        <w:rPr>
          <w:rFonts w:cs="Arial"/>
          <w:i/>
          <w:iCs/>
          <w:noProof/>
        </w:rPr>
        <w:t>et al.</w:t>
      </w:r>
      <w:r w:rsidRPr="00892226">
        <w:rPr>
          <w:rFonts w:cs="Arial"/>
          <w:noProof/>
        </w:rPr>
        <w:t xml:space="preserve"> (2014) ‘Meteorological data analysis using MapReduce.’, </w:t>
      </w:r>
      <w:r w:rsidRPr="00892226">
        <w:rPr>
          <w:rFonts w:cs="Arial"/>
          <w:i/>
          <w:iCs/>
          <w:noProof/>
        </w:rPr>
        <w:t>The Scientific World Journal</w:t>
      </w:r>
      <w:r w:rsidRPr="00892226">
        <w:rPr>
          <w:rFonts w:cs="Arial"/>
          <w:noProof/>
        </w:rPr>
        <w:t>, 2014, p. 646497. doi: 10.1155/2014/646497.</w:t>
      </w:r>
    </w:p>
    <w:p w14:paraId="554E6545"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El Fazziki, A. </w:t>
      </w:r>
      <w:r w:rsidRPr="00892226">
        <w:rPr>
          <w:rFonts w:cs="Arial"/>
          <w:i/>
          <w:iCs/>
          <w:noProof/>
        </w:rPr>
        <w:t>et al.</w:t>
      </w:r>
      <w:r w:rsidRPr="00892226">
        <w:rPr>
          <w:rFonts w:cs="Arial"/>
          <w:noProof/>
        </w:rPr>
        <w:t xml:space="preserve"> (2015) ‘A multi-agent framework for a hadoop based air quality decision support system’, in </w:t>
      </w:r>
      <w:r w:rsidRPr="00892226">
        <w:rPr>
          <w:rFonts w:cs="Arial"/>
          <w:i/>
          <w:iCs/>
          <w:noProof/>
        </w:rPr>
        <w:t>CEUR Workshop Proceedings</w:t>
      </w:r>
      <w:r w:rsidRPr="00892226">
        <w:rPr>
          <w:rFonts w:cs="Arial"/>
          <w:noProof/>
        </w:rPr>
        <w:t>, pp. 45–59.</w:t>
      </w:r>
    </w:p>
    <w:p w14:paraId="3B8FE5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rsythe, N., Blenkinsop, S. and Fowler, H. J. (2015) ‘Exploring objective climate classification for the Himalayan arc and adjacent regions using gridded data sources’, </w:t>
      </w:r>
      <w:r w:rsidRPr="00892226">
        <w:rPr>
          <w:rFonts w:cs="Arial"/>
          <w:i/>
          <w:iCs/>
          <w:noProof/>
        </w:rPr>
        <w:t>Earth System Dynamics</w:t>
      </w:r>
      <w:r w:rsidRPr="00892226">
        <w:rPr>
          <w:rFonts w:cs="Arial"/>
          <w:noProof/>
        </w:rPr>
        <w:t>, 6(1), pp. 311–326. doi: 10.5194/esd-6-311-2015.</w:t>
      </w:r>
    </w:p>
    <w:p w14:paraId="1A5BAD2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untalis, I., Bracco, A. and Dovrolis, C. (2014) ‘Spatio-temporal network analysis for studying climate patterns’, </w:t>
      </w:r>
      <w:r w:rsidRPr="00892226">
        <w:rPr>
          <w:rFonts w:cs="Arial"/>
          <w:i/>
          <w:iCs/>
          <w:noProof/>
        </w:rPr>
        <w:t>Climate Dynamics</w:t>
      </w:r>
      <w:r w:rsidRPr="00892226">
        <w:rPr>
          <w:rFonts w:cs="Arial"/>
          <w:noProof/>
        </w:rPr>
        <w:t>, 42(3–4), pp. 879–899. doi: 10.1007/s00382-013-1729-5.</w:t>
      </w:r>
    </w:p>
    <w:p w14:paraId="4A0DD11C" w14:textId="77777777" w:rsidR="00892226" w:rsidRPr="00892226" w:rsidRDefault="00892226" w:rsidP="00892226">
      <w:pPr>
        <w:widowControl w:val="0"/>
        <w:autoSpaceDE w:val="0"/>
        <w:autoSpaceDN w:val="0"/>
        <w:adjustRightInd w:val="0"/>
        <w:rPr>
          <w:rFonts w:cs="Arial"/>
          <w:noProof/>
        </w:rPr>
      </w:pPr>
      <w:r w:rsidRPr="00892226">
        <w:rPr>
          <w:rFonts w:cs="Arial"/>
          <w:noProof/>
        </w:rPr>
        <w:lastRenderedPageBreak/>
        <w:t xml:space="preserve">Fovell, R. G. and Fovell, M. Y. C. (1993) ‘Climate zones of the conterminous United States defined using cluster analysis’, </w:t>
      </w:r>
      <w:r w:rsidRPr="00892226">
        <w:rPr>
          <w:rFonts w:cs="Arial"/>
          <w:i/>
          <w:iCs/>
          <w:noProof/>
        </w:rPr>
        <w:t>Journal of Climate</w:t>
      </w:r>
      <w:r w:rsidRPr="00892226">
        <w:rPr>
          <w:rFonts w:cs="Arial"/>
          <w:noProof/>
        </w:rPr>
        <w:t>, pp. 2103–2135. doi: 10.1175/1520-0442(1993)006&lt;2103:CZOTCU&gt;2.0.CO;2.</w:t>
      </w:r>
    </w:p>
    <w:p w14:paraId="0F1BFE42"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Givoni, B. (1992) ‘Comfort, climate analysis and building design guidelines’, </w:t>
      </w:r>
      <w:r w:rsidRPr="00892226">
        <w:rPr>
          <w:rFonts w:cs="Arial"/>
          <w:i/>
          <w:iCs/>
          <w:noProof/>
        </w:rPr>
        <w:t>Energy and Buildings</w:t>
      </w:r>
      <w:r w:rsidRPr="00892226">
        <w:rPr>
          <w:rFonts w:cs="Arial"/>
          <w:noProof/>
        </w:rPr>
        <w:t>, 18, pp. 11–23. Available at: https://ac-els-cdn-com.liverpool.idm.oclc.org/037877889290047K/1-s2.0-037877889290047K-main.pdf?_tid=67644909-7d5e-4718-b47f-80732d024251&amp;acdnat=1527603110_130b2a2e77cd97d48361202940532374 (Accessed: 29 May 2018).</w:t>
      </w:r>
    </w:p>
    <w:p w14:paraId="3FF5F0B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González, O. (1998) </w:t>
      </w:r>
      <w:r w:rsidRPr="00892226">
        <w:rPr>
          <w:rFonts w:cs="Arial"/>
          <w:i/>
          <w:iCs/>
          <w:noProof/>
        </w:rPr>
        <w:t>Metodología para el Calculo del Confort Climático en Colombia: NOTA TECNICA DEL IDEAM.</w:t>
      </w:r>
      <w:r w:rsidRPr="00892226">
        <w:rPr>
          <w:rFonts w:cs="Arial"/>
          <w:noProof/>
        </w:rPr>
        <w:t xml:space="preserve"> Bogota. Available at: http://documentacion.ideam.gov.co/openbiblio/bvirtual/007574/Metodologiaconfort.</w:t>
      </w:r>
    </w:p>
    <w:p w14:paraId="59203B9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öppe, P. (1999) ‘The physiological equivalent temperature - A universal index for the biometeorological assessment of the thermal environment’, </w:t>
      </w:r>
      <w:r w:rsidRPr="00892226">
        <w:rPr>
          <w:rFonts w:cs="Arial"/>
          <w:i/>
          <w:iCs/>
          <w:noProof/>
        </w:rPr>
        <w:t>International Journal of Biometeorology</w:t>
      </w:r>
      <w:r w:rsidRPr="00892226">
        <w:rPr>
          <w:rFonts w:cs="Arial"/>
          <w:noProof/>
        </w:rPr>
        <w:t>. doi: 10.1007/s004840050118.</w:t>
      </w:r>
    </w:p>
    <w:p w14:paraId="449A5EDA"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http-server: a command-line http server</w:t>
      </w:r>
      <w:r w:rsidRPr="00892226">
        <w:rPr>
          <w:rFonts w:cs="Arial"/>
          <w:noProof/>
        </w:rPr>
        <w:t xml:space="preserve"> (2018) </w:t>
      </w:r>
      <w:r w:rsidRPr="00892226">
        <w:rPr>
          <w:rFonts w:cs="Arial"/>
          <w:i/>
          <w:iCs/>
          <w:noProof/>
        </w:rPr>
        <w:t>npmjs</w:t>
      </w:r>
      <w:r w:rsidRPr="00892226">
        <w:rPr>
          <w:rFonts w:cs="Arial"/>
          <w:noProof/>
        </w:rPr>
        <w:t>. Available at: https://www.npmjs.com/package/http-server (Accessed: 3 October 2018).</w:t>
      </w:r>
    </w:p>
    <w:p w14:paraId="7135B2F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udson, R. (2018) </w:t>
      </w:r>
      <w:r w:rsidRPr="00892226">
        <w:rPr>
          <w:rFonts w:cs="Arial"/>
          <w:i/>
          <w:iCs/>
          <w:noProof/>
        </w:rPr>
        <w:t>Big Climate Data Analytics: Effective Knowledge Discovery from Colombia’s Weather Data</w:t>
      </w:r>
      <w:r w:rsidRPr="00892226">
        <w:rPr>
          <w:rFonts w:cs="Arial"/>
          <w:noProof/>
        </w:rPr>
        <w:t>. Available at: https://docs.google.com/presentation/d/1QAY6ZUAJ5zlwWwdgNoAhxZlYenV0TnsVtp8n6fcSLdM/edit?usp=sharing.</w:t>
      </w:r>
    </w:p>
    <w:p w14:paraId="341FFC3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2010) ‘Data clustering: 50 years beyond K-means’, </w:t>
      </w:r>
      <w:r w:rsidRPr="00892226">
        <w:rPr>
          <w:rFonts w:cs="Arial"/>
          <w:i/>
          <w:iCs/>
          <w:noProof/>
        </w:rPr>
        <w:t>Pattern Recognition Letters</w:t>
      </w:r>
      <w:r w:rsidRPr="00892226">
        <w:rPr>
          <w:rFonts w:cs="Arial"/>
          <w:noProof/>
        </w:rPr>
        <w:t>. North-Holland, 31(8), pp. 651–666. doi: 10.1016/J.PATREC.2009.09.011.</w:t>
      </w:r>
    </w:p>
    <w:p w14:paraId="4A1C545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and Dubes, R. C. (1988) </w:t>
      </w:r>
      <w:r w:rsidRPr="00892226">
        <w:rPr>
          <w:rFonts w:cs="Arial"/>
          <w:i/>
          <w:iCs/>
          <w:noProof/>
        </w:rPr>
        <w:t>Algorithms for clustering data</w:t>
      </w:r>
      <w:r w:rsidRPr="00892226">
        <w:rPr>
          <w:rFonts w:cs="Arial"/>
          <w:noProof/>
        </w:rPr>
        <w:t>. Prentice Hall. Available at: https://dl.acm.org/citation.cfm?id=46712 (Accessed: 22 October 2018).</w:t>
      </w:r>
    </w:p>
    <w:p w14:paraId="3BDCD045"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H. and Jain, R. (2017) ‘Big data in weather forecasting: Applications and challenges’, in </w:t>
      </w:r>
      <w:r w:rsidRPr="00892226">
        <w:rPr>
          <w:rFonts w:cs="Arial"/>
          <w:i/>
          <w:iCs/>
          <w:noProof/>
        </w:rPr>
        <w:t>2017 International Conference on Big Data Analytics and Computational Intelligence (ICBDAC)</w:t>
      </w:r>
      <w:r w:rsidRPr="00892226">
        <w:rPr>
          <w:rFonts w:cs="Arial"/>
          <w:noProof/>
        </w:rPr>
        <w:t>. IEEE, pp. 138–142. doi: 10.1109/ICBDACI.2017.8070824.</w:t>
      </w:r>
    </w:p>
    <w:p w14:paraId="212EBD2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rvis, A., H.I. Reuter, A. Nelson, E. G. (2008) </w:t>
      </w:r>
      <w:r w:rsidRPr="00892226">
        <w:rPr>
          <w:rFonts w:cs="Arial"/>
          <w:i/>
          <w:iCs/>
          <w:noProof/>
        </w:rPr>
        <w:t>Hole-filled SRTM 90m for the globe Version 4 Database</w:t>
      </w:r>
      <w:r w:rsidRPr="00892226">
        <w:rPr>
          <w:rFonts w:cs="Arial"/>
          <w:noProof/>
        </w:rPr>
        <w:t>. Available at: http://srtm.csi.cgiar.org (Accessed: 5 November 2017).</w:t>
      </w:r>
    </w:p>
    <w:p w14:paraId="191B9C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nthi, D. and Sumathi, G. (2017) ‘Weather data analysis using spark — An in-memory computing framework’, in </w:t>
      </w:r>
      <w:r w:rsidRPr="00892226">
        <w:rPr>
          <w:rFonts w:cs="Arial"/>
          <w:i/>
          <w:iCs/>
          <w:noProof/>
        </w:rPr>
        <w:t>2017 Innovations in Power and Advanced Computing Technologies (i-PACT)</w:t>
      </w:r>
      <w:r w:rsidRPr="00892226">
        <w:rPr>
          <w:rFonts w:cs="Arial"/>
          <w:noProof/>
        </w:rPr>
        <w:t>. IEEE, pp. 1–5. doi: 10.1109/IPACT.2017.8245142.</w:t>
      </w:r>
    </w:p>
    <w:p w14:paraId="534C9C7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ratne, M. </w:t>
      </w:r>
      <w:r w:rsidRPr="00892226">
        <w:rPr>
          <w:rFonts w:cs="Arial"/>
          <w:i/>
          <w:iCs/>
          <w:noProof/>
        </w:rPr>
        <w:t>et al.</w:t>
      </w:r>
      <w:r w:rsidRPr="00892226">
        <w:rPr>
          <w:rFonts w:cs="Arial"/>
          <w:noProof/>
        </w:rPr>
        <w:t xml:space="preserve"> (2017) ‘Apache spark based distributed self-organizing map algorithm for sensor </w:t>
      </w:r>
      <w:r w:rsidRPr="00892226">
        <w:rPr>
          <w:rFonts w:cs="Arial"/>
          <w:noProof/>
        </w:rPr>
        <w:lastRenderedPageBreak/>
        <w:t xml:space="preserve">data analysis’, in </w:t>
      </w:r>
      <w:r w:rsidRPr="00892226">
        <w:rPr>
          <w:rFonts w:cs="Arial"/>
          <w:i/>
          <w:iCs/>
          <w:noProof/>
        </w:rPr>
        <w:t>IECON 2017 - 43rd Annual Conference of the IEEE Industrial Electronics Society</w:t>
      </w:r>
      <w:r w:rsidRPr="00892226">
        <w:rPr>
          <w:rFonts w:cs="Arial"/>
          <w:noProof/>
        </w:rPr>
        <w:t>, pp. 8343–8349. doi: 10.1109/IECON.2017.8217465.</w:t>
      </w:r>
    </w:p>
    <w:p w14:paraId="3D1C95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endritzky, G. and Höppe, P. (2017) ‘The UTCI and the ISB’, </w:t>
      </w:r>
      <w:r w:rsidRPr="00892226">
        <w:rPr>
          <w:rFonts w:cs="Arial"/>
          <w:i/>
          <w:iCs/>
          <w:noProof/>
        </w:rPr>
        <w:t>International Journal of Biometeorology</w:t>
      </w:r>
      <w:r w:rsidRPr="00892226">
        <w:rPr>
          <w:rFonts w:cs="Arial"/>
          <w:noProof/>
        </w:rPr>
        <w:t>. doi: 10.1007/s00484-017-1390-5.</w:t>
      </w:r>
    </w:p>
    <w:p w14:paraId="0CB313A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ones, P. and Harris, I. (2008) </w:t>
      </w:r>
      <w:r w:rsidRPr="00892226">
        <w:rPr>
          <w:rFonts w:cs="Arial"/>
          <w:i/>
          <w:iCs/>
          <w:noProof/>
        </w:rPr>
        <w:t>Climatic Research Unit (CRU) time-series datasets of variations in climate with variations in other phenomena</w:t>
      </w:r>
      <w:r w:rsidRPr="00892226">
        <w:rPr>
          <w:rFonts w:cs="Arial"/>
          <w:noProof/>
        </w:rPr>
        <w:t xml:space="preserve">, </w:t>
      </w:r>
      <w:r w:rsidRPr="00892226">
        <w:rPr>
          <w:rFonts w:cs="Arial"/>
          <w:i/>
          <w:iCs/>
          <w:noProof/>
        </w:rPr>
        <w:t>NCAS British Atmospheric Data Centre</w:t>
      </w:r>
      <w:r w:rsidRPr="00892226">
        <w:rPr>
          <w:rFonts w:cs="Arial"/>
          <w:noProof/>
        </w:rPr>
        <w:t>. Available at: http://catalogue.ceda.ac.uk/uuid/3f8944800cc48e1cbc29a5ee12d8542d (Accessed: 5 November 2017).</w:t>
      </w:r>
    </w:p>
    <w:p w14:paraId="4D05DA7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arpatne, A. </w:t>
      </w:r>
      <w:r w:rsidRPr="00892226">
        <w:rPr>
          <w:rFonts w:cs="Arial"/>
          <w:i/>
          <w:iCs/>
          <w:noProof/>
        </w:rPr>
        <w:t>et al.</w:t>
      </w:r>
      <w:r w:rsidRPr="00892226">
        <w:rPr>
          <w:rFonts w:cs="Arial"/>
          <w:noProof/>
        </w:rPr>
        <w:t xml:space="preserve"> (2017) ‘Theory-Guided Data Science: A New Paradigm for Scientific Discovery from Data’, </w:t>
      </w:r>
      <w:r w:rsidRPr="00892226">
        <w:rPr>
          <w:rFonts w:cs="Arial"/>
          <w:i/>
          <w:iCs/>
          <w:noProof/>
        </w:rPr>
        <w:t>IEEE Transactions on Knowledge and Data Engineering</w:t>
      </w:r>
      <w:r w:rsidRPr="00892226">
        <w:rPr>
          <w:rFonts w:cs="Arial"/>
          <w:noProof/>
        </w:rPr>
        <w:t>, 29(10), pp. 2318–2331. doi: 10.1109/TKDE.2017.2720168.</w:t>
      </w:r>
    </w:p>
    <w:p w14:paraId="749AD72D"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KMeansModel (Spark 2.3.2 JavaDoc)</w:t>
      </w:r>
      <w:r w:rsidRPr="00892226">
        <w:rPr>
          <w:rFonts w:cs="Arial"/>
          <w:noProof/>
        </w:rPr>
        <w:t xml:space="preserve"> (no date). Available at: https://spark.apache.org/docs/latest/api/java/org/apache/spark/mllib/clustering/KMeansModel.html (Accessed: 18 October 2018).</w:t>
      </w:r>
    </w:p>
    <w:p w14:paraId="733DD2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odinariya, T. M. and Makwana, P. R. (2013) ‘Review on determining number of Cluster in K-Means Clustering’, </w:t>
      </w:r>
      <w:r w:rsidRPr="00892226">
        <w:rPr>
          <w:rFonts w:cs="Arial"/>
          <w:i/>
          <w:iCs/>
          <w:noProof/>
        </w:rPr>
        <w:t>International Journal of Advance Research in Computer Science and Management Studies</w:t>
      </w:r>
      <w:r w:rsidRPr="00892226">
        <w:rPr>
          <w:rFonts w:cs="Arial"/>
          <w:noProof/>
        </w:rPr>
        <w:t>.</w:t>
      </w:r>
    </w:p>
    <w:p w14:paraId="25B8F49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F. </w:t>
      </w:r>
      <w:r w:rsidRPr="00892226">
        <w:rPr>
          <w:rFonts w:cs="Arial"/>
          <w:i/>
          <w:iCs/>
          <w:noProof/>
        </w:rPr>
        <w:t>et al.</w:t>
      </w:r>
      <w:r w:rsidRPr="00892226">
        <w:rPr>
          <w:rFonts w:cs="Arial"/>
          <w:noProof/>
        </w:rPr>
        <w:t xml:space="preserve"> (2011) </w:t>
      </w:r>
      <w:r w:rsidRPr="00892226">
        <w:rPr>
          <w:rFonts w:cs="Arial"/>
          <w:i/>
          <w:iCs/>
          <w:noProof/>
        </w:rPr>
        <w:t>NIST Cloud Computing Reference Architecture Recommendations of the National Institute of Standards and Technology</w:t>
      </w:r>
      <w:r w:rsidRPr="00892226">
        <w:rPr>
          <w:rFonts w:cs="Arial"/>
          <w:noProof/>
        </w:rPr>
        <w:t>. Available at: https://ws680.nist.gov/publication/get_pdf.cfm?pub_id=909505 (Accessed: 3 October 2018).</w:t>
      </w:r>
    </w:p>
    <w:p w14:paraId="438C160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05) ‘Patterns of ocean current variability on the West Florida Shelf using the self-organizing map’, </w:t>
      </w:r>
      <w:r w:rsidRPr="00892226">
        <w:rPr>
          <w:rFonts w:cs="Arial"/>
          <w:i/>
          <w:iCs/>
          <w:noProof/>
        </w:rPr>
        <w:t>Journal of Geophysical Research: Oceans</w:t>
      </w:r>
      <w:r w:rsidRPr="00892226">
        <w:rPr>
          <w:rFonts w:cs="Arial"/>
          <w:noProof/>
        </w:rPr>
        <w:t>, 110(6), pp. 1–12. doi: 10.1029/2004JC002786.</w:t>
      </w:r>
    </w:p>
    <w:p w14:paraId="7034F35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11) ‘A Review of Self-Organizing Map Applications in Meteorology and Oceanography’, in Igadwa Mwasiagi, J. (ed.) </w:t>
      </w:r>
      <w:r w:rsidRPr="00892226">
        <w:rPr>
          <w:rFonts w:cs="Arial"/>
          <w:i/>
          <w:iCs/>
          <w:noProof/>
        </w:rPr>
        <w:t>Self Organizing Maps - Applications and Novel Algorithm Design</w:t>
      </w:r>
      <w:r w:rsidRPr="00892226">
        <w:rPr>
          <w:rFonts w:cs="Arial"/>
          <w:noProof/>
        </w:rPr>
        <w:t>. www.intechopen.com. doi: 10.5772/13146.</w:t>
      </w:r>
    </w:p>
    <w:p w14:paraId="3A68155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Weisberg, R. H. and Mooers, C. N. K. (2006) ‘Performance evaluation of the self-organizing map for feature extraction’, </w:t>
      </w:r>
      <w:r w:rsidRPr="00892226">
        <w:rPr>
          <w:rFonts w:cs="Arial"/>
          <w:i/>
          <w:iCs/>
          <w:noProof/>
        </w:rPr>
        <w:t>Journal of Geophysical Research: Oceans</w:t>
      </w:r>
      <w:r w:rsidRPr="00892226">
        <w:rPr>
          <w:rFonts w:cs="Arial"/>
          <w:noProof/>
        </w:rPr>
        <w:t>, 111(5). doi: 10.1029/2005JC003117.</w:t>
      </w:r>
    </w:p>
    <w:p w14:paraId="46068DA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una-Romera, J. M. </w:t>
      </w:r>
      <w:r w:rsidRPr="00892226">
        <w:rPr>
          <w:rFonts w:cs="Arial"/>
          <w:i/>
          <w:iCs/>
          <w:noProof/>
        </w:rPr>
        <w:t>et al.</w:t>
      </w:r>
      <w:r w:rsidRPr="00892226">
        <w:rPr>
          <w:rFonts w:cs="Arial"/>
          <w:noProof/>
        </w:rPr>
        <w:t xml:space="preserve"> (2016) ‘An approach to silhouette and dunn clustering indices applied to big data in spark’, in </w:t>
      </w:r>
      <w:r w:rsidRPr="00892226">
        <w:rPr>
          <w:rFonts w:cs="Arial"/>
          <w:i/>
          <w:iCs/>
          <w:noProof/>
        </w:rPr>
        <w:t>Lecture Notes in Computer Science (including subseries Lecture Notes in Artificial Intelligence and Lecture Notes in Bioinformatics)</w:t>
      </w:r>
      <w:r w:rsidRPr="00892226">
        <w:rPr>
          <w:rFonts w:cs="Arial"/>
          <w:noProof/>
        </w:rPr>
        <w:t>. doi: 10.1007/978-3-319-44636-3_15.</w:t>
      </w:r>
    </w:p>
    <w:p w14:paraId="0474451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anzano-Agugliaro, F. </w:t>
      </w:r>
      <w:r w:rsidRPr="00892226">
        <w:rPr>
          <w:rFonts w:cs="Arial"/>
          <w:i/>
          <w:iCs/>
          <w:noProof/>
        </w:rPr>
        <w:t>et al.</w:t>
      </w:r>
      <w:r w:rsidRPr="00892226">
        <w:rPr>
          <w:rFonts w:cs="Arial"/>
          <w:noProof/>
        </w:rPr>
        <w:t xml:space="preserve"> (2015) ‘Review of bioclimatic architecture strategies for achieving thermal comfort’, </w:t>
      </w:r>
      <w:r w:rsidRPr="00892226">
        <w:rPr>
          <w:rFonts w:cs="Arial"/>
          <w:i/>
          <w:iCs/>
          <w:noProof/>
        </w:rPr>
        <w:t>Renewable and Sustainable Energy Reviews</w:t>
      </w:r>
      <w:r w:rsidRPr="00892226">
        <w:rPr>
          <w:rFonts w:cs="Arial"/>
          <w:noProof/>
        </w:rPr>
        <w:t xml:space="preserve">. Pergamon, 49, pp. 736–755. doi: </w:t>
      </w:r>
      <w:r w:rsidRPr="00892226">
        <w:rPr>
          <w:rFonts w:cs="Arial"/>
          <w:noProof/>
        </w:rPr>
        <w:lastRenderedPageBreak/>
        <w:t>10.1016/J.RSER.2015.04.095.</w:t>
      </w:r>
    </w:p>
    <w:p w14:paraId="7B8B30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ariam Varghese, S. (2015) ‘Leveraging Map Reduce With Hadoop for Weather Data Analytics’, </w:t>
      </w:r>
      <w:r w:rsidRPr="00892226">
        <w:rPr>
          <w:rFonts w:cs="Arial"/>
          <w:i/>
          <w:iCs/>
          <w:noProof/>
        </w:rPr>
        <w:t>IOSR Journal of Computer Engineering Ver. II</w:t>
      </w:r>
      <w:r w:rsidRPr="00892226">
        <w:rPr>
          <w:rFonts w:cs="Arial"/>
          <w:noProof/>
        </w:rPr>
        <w:t>, 17(3), pp. 2278–661. doi: 10.9790/0661-17320612.</w:t>
      </w:r>
    </w:p>
    <w:p w14:paraId="25D1E5E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ell, P. and Grance, T. (2011) </w:t>
      </w:r>
      <w:r w:rsidRPr="00892226">
        <w:rPr>
          <w:rFonts w:cs="Arial"/>
          <w:i/>
          <w:iCs/>
          <w:noProof/>
        </w:rPr>
        <w:t>The NIST Definition of Cloud Computing Recommendations of the National Institute of Standards and Technology</w:t>
      </w:r>
      <w:r w:rsidRPr="00892226">
        <w:rPr>
          <w:rFonts w:cs="Arial"/>
          <w:noProof/>
        </w:rPr>
        <w:t>. doi: 10.6028/NIST.SP.800-145.</w:t>
      </w:r>
    </w:p>
    <w:p w14:paraId="006E1C7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ilne, M., Liggett, R. and Benson, A. (2009) ‘Climate Consultant 4.0 develops design guidelines for each unique climate’, </w:t>
      </w:r>
      <w:r w:rsidRPr="00892226">
        <w:rPr>
          <w:rFonts w:cs="Arial"/>
          <w:i/>
          <w:iCs/>
          <w:noProof/>
        </w:rPr>
        <w:t>American Solar Energy Society Meeting</w:t>
      </w:r>
      <w:r w:rsidRPr="00892226">
        <w:rPr>
          <w:rFonts w:cs="Arial"/>
          <w:noProof/>
        </w:rPr>
        <w:t>. Available at: http://www.energy-design-tools.aud.ucla.edu/papers/ases09-milne.pdf (Accessed: 10 April 2018).</w:t>
      </w:r>
    </w:p>
    <w:p w14:paraId="1B46247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MLlib: Main Guide - Spark 2.3.2 Documentation</w:t>
      </w:r>
      <w:r w:rsidRPr="00892226">
        <w:rPr>
          <w:rFonts w:cs="Arial"/>
          <w:noProof/>
        </w:rPr>
        <w:t xml:space="preserve"> (no date). Available at: https://spark.apache.org/docs/latest/ml-guide.html (Accessed: 16 October 2018).</w:t>
      </w:r>
    </w:p>
    <w:p w14:paraId="6CF1EE60"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etzel, P. and Stepinski, T. (2016) ‘On Using a Clustering Approach for Global Climate Classification’, </w:t>
      </w:r>
      <w:r w:rsidRPr="00892226">
        <w:rPr>
          <w:rFonts w:cs="Arial"/>
          <w:i/>
          <w:iCs/>
          <w:noProof/>
        </w:rPr>
        <w:t>Journal of Climate</w:t>
      </w:r>
      <w:r w:rsidRPr="00892226">
        <w:rPr>
          <w:rFonts w:cs="Arial"/>
          <w:noProof/>
        </w:rPr>
        <w:t>, 29(9), pp. 3387–3401. doi: 10.1175/JCLI-D-15-0640.1.</w:t>
      </w:r>
    </w:p>
    <w:p w14:paraId="1852DBF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ikolaou, T. G. </w:t>
      </w:r>
      <w:r w:rsidRPr="00892226">
        <w:rPr>
          <w:rFonts w:cs="Arial"/>
          <w:i/>
          <w:iCs/>
          <w:noProof/>
        </w:rPr>
        <w:t>et al.</w:t>
      </w:r>
      <w:r w:rsidRPr="00892226">
        <w:rPr>
          <w:rFonts w:cs="Arial"/>
          <w:noProof/>
        </w:rPr>
        <w:t xml:space="preserve"> (2012) ‘On the application of clustering techniques for office buildings’ energy and thermal comfort classification’, </w:t>
      </w:r>
      <w:r w:rsidRPr="00892226">
        <w:rPr>
          <w:rFonts w:cs="Arial"/>
          <w:i/>
          <w:iCs/>
          <w:noProof/>
        </w:rPr>
        <w:t>IEEE Transactions on Smart Grid</w:t>
      </w:r>
      <w:r w:rsidRPr="00892226">
        <w:rPr>
          <w:rFonts w:cs="Arial"/>
          <w:noProof/>
        </w:rPr>
        <w:t>. doi: 10.1109/TSG.2012.2215059.</w:t>
      </w:r>
    </w:p>
    <w:p w14:paraId="3DCD50F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lgyay, V. and Olgyay, A. (1963) </w:t>
      </w:r>
      <w:r w:rsidRPr="00892226">
        <w:rPr>
          <w:rFonts w:cs="Arial"/>
          <w:i/>
          <w:iCs/>
          <w:noProof/>
        </w:rPr>
        <w:t>Design With Climate: Bioclimatic Approach to Architectural Regionalism</w:t>
      </w:r>
      <w:r w:rsidRPr="00892226">
        <w:rPr>
          <w:rFonts w:cs="Arial"/>
          <w:noProof/>
        </w:rPr>
        <w:t>. Princeton University Press.</w:t>
      </w:r>
    </w:p>
    <w:p w14:paraId="08A91E4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mer, A. M. (2008) ‘Energy, environment and sustainable development’, </w:t>
      </w:r>
      <w:r w:rsidRPr="00892226">
        <w:rPr>
          <w:rFonts w:cs="Arial"/>
          <w:i/>
          <w:iCs/>
          <w:noProof/>
        </w:rPr>
        <w:t>Renewable and Sustainable Energy Reviews</w:t>
      </w:r>
      <w:r w:rsidRPr="00892226">
        <w:rPr>
          <w:rFonts w:cs="Arial"/>
          <w:noProof/>
        </w:rPr>
        <w:t>, 12, pp. 2265–2300. doi: 10.1016/j.rser.2007.05.001.</w:t>
      </w:r>
    </w:p>
    <w:p w14:paraId="5AFC5DB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Piech, C. (2013) </w:t>
      </w:r>
      <w:r w:rsidRPr="00892226">
        <w:rPr>
          <w:rFonts w:cs="Arial"/>
          <w:i/>
          <w:iCs/>
          <w:noProof/>
        </w:rPr>
        <w:t>K Means Stanford CS221</w:t>
      </w:r>
      <w:r w:rsidRPr="00892226">
        <w:rPr>
          <w:rFonts w:cs="Arial"/>
          <w:noProof/>
        </w:rPr>
        <w:t>. Available at: http://stanford.edu/~cpiech/cs221/handouts/kmeans.html (Accessed: 22 October 2018).</w:t>
      </w:r>
    </w:p>
    <w:p w14:paraId="1EA51FD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hee, J. </w:t>
      </w:r>
      <w:r w:rsidRPr="00892226">
        <w:rPr>
          <w:rFonts w:cs="Arial"/>
          <w:i/>
          <w:iCs/>
          <w:noProof/>
        </w:rPr>
        <w:t>et al.</w:t>
      </w:r>
      <w:r w:rsidRPr="00892226">
        <w:rPr>
          <w:rFonts w:cs="Arial"/>
          <w:noProof/>
        </w:rPr>
        <w:t xml:space="preserve"> (2008) ‘Delineation of climate regions using in-situ and remotely-sensed data for the Carolinas’, </w:t>
      </w:r>
      <w:r w:rsidRPr="00892226">
        <w:rPr>
          <w:rFonts w:cs="Arial"/>
          <w:i/>
          <w:iCs/>
          <w:noProof/>
        </w:rPr>
        <w:t>Remote Sensing of Environment</w:t>
      </w:r>
      <w:r w:rsidRPr="00892226">
        <w:rPr>
          <w:rFonts w:cs="Arial"/>
          <w:noProof/>
        </w:rPr>
        <w:t>, 112(6), pp. 3099–3111. doi: 10.1016/j.rse.2008.03.001.</w:t>
      </w:r>
    </w:p>
    <w:p w14:paraId="3FC318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enburg, B. and Maria Fiore, M. (2017) </w:t>
      </w:r>
      <w:r w:rsidRPr="00892226">
        <w:rPr>
          <w:rFonts w:cs="Arial"/>
          <w:i/>
          <w:iCs/>
          <w:noProof/>
        </w:rPr>
        <w:t>Detecting Weather Twins using Apache Spark</w:t>
      </w:r>
      <w:r w:rsidRPr="00892226">
        <w:rPr>
          <w:rFonts w:cs="Arial"/>
          <w:noProof/>
        </w:rPr>
        <w:t xml:space="preserve">, </w:t>
      </w:r>
      <w:r w:rsidRPr="00892226">
        <w:rPr>
          <w:rFonts w:cs="Arial"/>
          <w:i/>
          <w:iCs/>
          <w:noProof/>
        </w:rPr>
        <w:t>LSDE: Large Scale Data Engineering 2017</w:t>
      </w:r>
      <w:r w:rsidRPr="00892226">
        <w:rPr>
          <w:rFonts w:cs="Arial"/>
          <w:noProof/>
        </w:rPr>
        <w:t>. Available at: https://event.cwi.nl/lsde/2017/showcase_n2.shtml (Accessed: 29 May 2018).</w:t>
      </w:r>
    </w:p>
    <w:p w14:paraId="3A80829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riguez, M. A. and Buyya, R. (2017) ‘Chapter 18 – Scientific Workflow Management System for Clouds’, in </w:t>
      </w:r>
      <w:r w:rsidRPr="00892226">
        <w:rPr>
          <w:rFonts w:cs="Arial"/>
          <w:i/>
          <w:iCs/>
          <w:noProof/>
        </w:rPr>
        <w:t>Software Architecture for Big Data and the Cloud</w:t>
      </w:r>
      <w:r w:rsidRPr="00892226">
        <w:rPr>
          <w:rFonts w:cs="Arial"/>
          <w:noProof/>
        </w:rPr>
        <w:t>, pp. 367–387. doi: 10.1016/B978-0-12-805467-3.00018-1.</w:t>
      </w:r>
    </w:p>
    <w:p w14:paraId="6F1F09A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erpilowski, R. (no date) </w:t>
      </w:r>
      <w:r w:rsidRPr="00892226">
        <w:rPr>
          <w:rFonts w:cs="Arial"/>
          <w:i/>
          <w:iCs/>
          <w:noProof/>
        </w:rPr>
        <w:t>GMapsFX</w:t>
      </w:r>
      <w:r w:rsidRPr="00892226">
        <w:rPr>
          <w:rFonts w:cs="Arial"/>
          <w:noProof/>
        </w:rPr>
        <w:t>. Available at: https://rterp.github.io/GMapsFX/ (Accessed: 18 October 2018).</w:t>
      </w:r>
    </w:p>
    <w:p w14:paraId="14C28FA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hinsungnoen, T. </w:t>
      </w:r>
      <w:r w:rsidRPr="00892226">
        <w:rPr>
          <w:rFonts w:cs="Arial"/>
          <w:i/>
          <w:iCs/>
          <w:noProof/>
        </w:rPr>
        <w:t>et al.</w:t>
      </w:r>
      <w:r w:rsidRPr="00892226">
        <w:rPr>
          <w:rFonts w:cs="Arial"/>
          <w:noProof/>
        </w:rPr>
        <w:t xml:space="preserve"> (2015) ‘The Clustering Validity with Silhouette and Sum of Squared Errors’, in </w:t>
      </w:r>
      <w:r w:rsidRPr="00892226">
        <w:rPr>
          <w:rFonts w:cs="Arial"/>
          <w:i/>
          <w:iCs/>
          <w:noProof/>
        </w:rPr>
        <w:lastRenderedPageBreak/>
        <w:t>The Proceedings of the 2nd International Conference on Industrial Application Engineering 2015</w:t>
      </w:r>
      <w:r w:rsidRPr="00892226">
        <w:rPr>
          <w:rFonts w:cs="Arial"/>
          <w:noProof/>
        </w:rPr>
        <w:t>. doi: 10.12792/iciae2015.012.</w:t>
      </w:r>
    </w:p>
    <w:p w14:paraId="070EE6A6" w14:textId="77777777" w:rsidR="00892226" w:rsidRPr="00892226" w:rsidRDefault="00892226" w:rsidP="00892226">
      <w:pPr>
        <w:widowControl w:val="0"/>
        <w:autoSpaceDE w:val="0"/>
        <w:autoSpaceDN w:val="0"/>
        <w:adjustRightInd w:val="0"/>
        <w:rPr>
          <w:rFonts w:cs="Arial"/>
          <w:noProof/>
        </w:rPr>
      </w:pPr>
      <w:r w:rsidRPr="00892226">
        <w:rPr>
          <w:rFonts w:cs="Arial"/>
          <w:noProof/>
        </w:rPr>
        <w:t>Unidata (2012) ‘NetCDF-Java library and TDS version 4.6.9’. Boulder. CO: UCAR/Unidata. doi: http://doi.org/10.5065/D6RN35XM.</w:t>
      </w:r>
    </w:p>
    <w:p w14:paraId="61B3190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entz, F. </w:t>
      </w:r>
      <w:r w:rsidRPr="00892226">
        <w:rPr>
          <w:rFonts w:cs="Arial"/>
          <w:i/>
          <w:iCs/>
          <w:noProof/>
        </w:rPr>
        <w:t>et al.</w:t>
      </w:r>
      <w:r w:rsidRPr="00892226">
        <w:rPr>
          <w:rFonts w:cs="Arial"/>
          <w:noProof/>
        </w:rPr>
        <w:t xml:space="preserve"> (2015) </w:t>
      </w:r>
      <w:r w:rsidRPr="00892226">
        <w:rPr>
          <w:rFonts w:cs="Arial"/>
          <w:i/>
          <w:iCs/>
          <w:noProof/>
        </w:rPr>
        <w:t>Remote Sensing Systems Cross-Calibrated Multi-Platform (CCMP) 6-hourly ocean vector wind analysis product on 0.25 deg grid, Version 2.0, [subset: CCMP V2.0 Level-3.5].</w:t>
      </w:r>
      <w:r w:rsidRPr="00892226">
        <w:rPr>
          <w:rFonts w:cs="Arial"/>
          <w:noProof/>
        </w:rPr>
        <w:t xml:space="preserve"> Santa Rosa, CA: Remote Sensing Systems. Available at: www.remss.com/measurements/ccmp (Accessed: 5 November 2017).</w:t>
      </w:r>
    </w:p>
    <w:p w14:paraId="2ED376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iwie, C., Baumbach, J. and Röttger, R. (2015) ‘Comparing the performance of biomedical clustering methods’, </w:t>
      </w:r>
      <w:r w:rsidRPr="00892226">
        <w:rPr>
          <w:rFonts w:cs="Arial"/>
          <w:i/>
          <w:iCs/>
          <w:noProof/>
        </w:rPr>
        <w:t>Nature Methods</w:t>
      </w:r>
      <w:r w:rsidRPr="00892226">
        <w:rPr>
          <w:rFonts w:cs="Arial"/>
          <w:noProof/>
        </w:rPr>
        <w:t>. doi: 10.1038/nmeth.3583.</w:t>
      </w:r>
    </w:p>
    <w:p w14:paraId="017455B4"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aharia, M. </w:t>
      </w:r>
      <w:r w:rsidRPr="00892226">
        <w:rPr>
          <w:rFonts w:cs="Arial"/>
          <w:i/>
          <w:iCs/>
          <w:noProof/>
        </w:rPr>
        <w:t>et al.</w:t>
      </w:r>
      <w:r w:rsidRPr="00892226">
        <w:rPr>
          <w:rFonts w:cs="Arial"/>
          <w:noProof/>
        </w:rPr>
        <w:t xml:space="preserve"> (2013) ‘Discretized Streams: Fault-Tolerant Streaming Computation at Scale’, </w:t>
      </w:r>
      <w:r w:rsidRPr="00892226">
        <w:rPr>
          <w:rFonts w:cs="Arial"/>
          <w:i/>
          <w:iCs/>
          <w:noProof/>
        </w:rPr>
        <w:t>Sosp</w:t>
      </w:r>
      <w:r w:rsidRPr="00892226">
        <w:rPr>
          <w:rFonts w:cs="Arial"/>
          <w:noProof/>
        </w:rPr>
        <w:t>, (1), pp. 423–438. doi: 10.1145/2517349.2522737.</w:t>
      </w:r>
    </w:p>
    <w:p w14:paraId="67087CC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scheischler, J., Mahecha, M. D. and Harmeling, S. (2012) ‘Climate classifications: The value of unsupervised clustering’, in </w:t>
      </w:r>
      <w:r w:rsidRPr="00892226">
        <w:rPr>
          <w:rFonts w:cs="Arial"/>
          <w:i/>
          <w:iCs/>
          <w:noProof/>
        </w:rPr>
        <w:t>Procedia Computer Science</w:t>
      </w:r>
      <w:r w:rsidRPr="00892226">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E4181E">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t>List of Figures</w:t>
      </w:r>
    </w:p>
    <w:p w14:paraId="0E5E15CD" w14:textId="6BC169AB" w:rsidR="00AF326E"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887142" w:history="1">
        <w:r w:rsidRPr="004E73A8">
          <w:rPr>
            <w:rStyle w:val="Hyperlink"/>
            <w:noProof/>
          </w:rPr>
          <w:t>Figure 1 Agile model driven design phases</w:t>
        </w:r>
        <w:r>
          <w:rPr>
            <w:noProof/>
            <w:webHidden/>
          </w:rPr>
          <w:tab/>
        </w:r>
        <w:r>
          <w:rPr>
            <w:noProof/>
            <w:webHidden/>
          </w:rPr>
          <w:fldChar w:fldCharType="begin"/>
        </w:r>
        <w:r>
          <w:rPr>
            <w:noProof/>
            <w:webHidden/>
          </w:rPr>
          <w:instrText xml:space="preserve"> PAGEREF _Toc527887142 \h </w:instrText>
        </w:r>
        <w:r>
          <w:rPr>
            <w:noProof/>
            <w:webHidden/>
          </w:rPr>
        </w:r>
        <w:r>
          <w:rPr>
            <w:noProof/>
            <w:webHidden/>
          </w:rPr>
          <w:fldChar w:fldCharType="separate"/>
        </w:r>
        <w:r>
          <w:rPr>
            <w:noProof/>
            <w:webHidden/>
          </w:rPr>
          <w:t>7</w:t>
        </w:r>
        <w:r>
          <w:rPr>
            <w:noProof/>
            <w:webHidden/>
          </w:rPr>
          <w:fldChar w:fldCharType="end"/>
        </w:r>
      </w:hyperlink>
    </w:p>
    <w:p w14:paraId="4A770D53" w14:textId="4ED64489"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3" w:history="1">
        <w:r w:rsidR="00AF326E" w:rsidRPr="004E73A8">
          <w:rPr>
            <w:rStyle w:val="Hyperlink"/>
            <w:noProof/>
          </w:rPr>
          <w:t xml:space="preserve">Figure 2 Manzano-Agugliaro </w:t>
        </w:r>
        <w:r w:rsidR="00AF326E" w:rsidRPr="004E73A8">
          <w:rPr>
            <w:rStyle w:val="Hyperlink"/>
            <w:i/>
            <w:noProof/>
          </w:rPr>
          <w:t xml:space="preserve">et al. </w:t>
        </w:r>
        <w:r w:rsidR="00AF326E" w:rsidRPr="004E73A8">
          <w:rPr>
            <w:rStyle w:val="Hyperlink"/>
            <w:noProof/>
          </w:rPr>
          <w:t>(2015) adapted version of the psychrometric chart</w:t>
        </w:r>
        <w:r w:rsidR="00AF326E">
          <w:rPr>
            <w:noProof/>
            <w:webHidden/>
          </w:rPr>
          <w:tab/>
        </w:r>
        <w:r w:rsidR="00AF326E">
          <w:rPr>
            <w:noProof/>
            <w:webHidden/>
          </w:rPr>
          <w:fldChar w:fldCharType="begin"/>
        </w:r>
        <w:r w:rsidR="00AF326E">
          <w:rPr>
            <w:noProof/>
            <w:webHidden/>
          </w:rPr>
          <w:instrText xml:space="preserve"> PAGEREF _Toc527887143 \h </w:instrText>
        </w:r>
        <w:r w:rsidR="00AF326E">
          <w:rPr>
            <w:noProof/>
            <w:webHidden/>
          </w:rPr>
        </w:r>
        <w:r w:rsidR="00AF326E">
          <w:rPr>
            <w:noProof/>
            <w:webHidden/>
          </w:rPr>
          <w:fldChar w:fldCharType="separate"/>
        </w:r>
        <w:r w:rsidR="00AF326E">
          <w:rPr>
            <w:noProof/>
            <w:webHidden/>
          </w:rPr>
          <w:t>10</w:t>
        </w:r>
        <w:r w:rsidR="00AF326E">
          <w:rPr>
            <w:noProof/>
            <w:webHidden/>
          </w:rPr>
          <w:fldChar w:fldCharType="end"/>
        </w:r>
      </w:hyperlink>
    </w:p>
    <w:p w14:paraId="5446F74D" w14:textId="2D4421E3"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4" w:history="1">
        <w:r w:rsidR="00AF326E" w:rsidRPr="004E73A8">
          <w:rPr>
            <w:rStyle w:val="Hyperlink"/>
            <w:noProof/>
          </w:rPr>
          <w:t>Figure 3 Reference architecture of a WMS</w:t>
        </w:r>
        <w:r w:rsidR="00AF326E">
          <w:rPr>
            <w:noProof/>
            <w:webHidden/>
          </w:rPr>
          <w:tab/>
        </w:r>
        <w:r w:rsidR="00AF326E">
          <w:rPr>
            <w:noProof/>
            <w:webHidden/>
          </w:rPr>
          <w:fldChar w:fldCharType="begin"/>
        </w:r>
        <w:r w:rsidR="00AF326E">
          <w:rPr>
            <w:noProof/>
            <w:webHidden/>
          </w:rPr>
          <w:instrText xml:space="preserve"> PAGEREF _Toc527887144 \h </w:instrText>
        </w:r>
        <w:r w:rsidR="00AF326E">
          <w:rPr>
            <w:noProof/>
            <w:webHidden/>
          </w:rPr>
        </w:r>
        <w:r w:rsidR="00AF326E">
          <w:rPr>
            <w:noProof/>
            <w:webHidden/>
          </w:rPr>
          <w:fldChar w:fldCharType="separate"/>
        </w:r>
        <w:r w:rsidR="00AF326E">
          <w:rPr>
            <w:noProof/>
            <w:webHidden/>
          </w:rPr>
          <w:t>15</w:t>
        </w:r>
        <w:r w:rsidR="00AF326E">
          <w:rPr>
            <w:noProof/>
            <w:webHidden/>
          </w:rPr>
          <w:fldChar w:fldCharType="end"/>
        </w:r>
      </w:hyperlink>
    </w:p>
    <w:p w14:paraId="418A301F" w14:textId="3E414C38"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5" w:history="1">
        <w:r w:rsidR="00AF326E" w:rsidRPr="004E73A8">
          <w:rPr>
            <w:rStyle w:val="Hyperlink"/>
            <w:noProof/>
          </w:rPr>
          <w:t>Figure 4 Big data reference architecture (Avci Salma, Tekinerdogan and Athanasiadis, 2017)</w:t>
        </w:r>
        <w:r w:rsidR="00AF326E">
          <w:rPr>
            <w:noProof/>
            <w:webHidden/>
          </w:rPr>
          <w:tab/>
        </w:r>
        <w:r w:rsidR="00AF326E">
          <w:rPr>
            <w:noProof/>
            <w:webHidden/>
          </w:rPr>
          <w:fldChar w:fldCharType="begin"/>
        </w:r>
        <w:r w:rsidR="00AF326E">
          <w:rPr>
            <w:noProof/>
            <w:webHidden/>
          </w:rPr>
          <w:instrText xml:space="preserve"> PAGEREF _Toc527887145 \h </w:instrText>
        </w:r>
        <w:r w:rsidR="00AF326E">
          <w:rPr>
            <w:noProof/>
            <w:webHidden/>
          </w:rPr>
        </w:r>
        <w:r w:rsidR="00AF326E">
          <w:rPr>
            <w:noProof/>
            <w:webHidden/>
          </w:rPr>
          <w:fldChar w:fldCharType="separate"/>
        </w:r>
        <w:r w:rsidR="00AF326E">
          <w:rPr>
            <w:noProof/>
            <w:webHidden/>
          </w:rPr>
          <w:t>16</w:t>
        </w:r>
        <w:r w:rsidR="00AF326E">
          <w:rPr>
            <w:noProof/>
            <w:webHidden/>
          </w:rPr>
          <w:fldChar w:fldCharType="end"/>
        </w:r>
      </w:hyperlink>
    </w:p>
    <w:p w14:paraId="6D64E55C" w14:textId="124BFE7D"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6" w:history="1">
        <w:r w:rsidR="00AF326E" w:rsidRPr="004E73A8">
          <w:rPr>
            <w:rStyle w:val="Hyperlink"/>
            <w:noProof/>
          </w:rPr>
          <w:t>Figure 5 Define workflow</w:t>
        </w:r>
        <w:r w:rsidR="00AF326E">
          <w:rPr>
            <w:noProof/>
            <w:webHidden/>
          </w:rPr>
          <w:tab/>
        </w:r>
        <w:r w:rsidR="00AF326E">
          <w:rPr>
            <w:noProof/>
            <w:webHidden/>
          </w:rPr>
          <w:fldChar w:fldCharType="begin"/>
        </w:r>
        <w:r w:rsidR="00AF326E">
          <w:rPr>
            <w:noProof/>
            <w:webHidden/>
          </w:rPr>
          <w:instrText xml:space="preserve"> PAGEREF _Toc527887146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52BFDAEE" w14:textId="73909A8D"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7" w:history="1">
        <w:r w:rsidR="00AF326E" w:rsidRPr="004E73A8">
          <w:rPr>
            <w:rStyle w:val="Hyperlink"/>
            <w:noProof/>
          </w:rPr>
          <w:t>Figure 6 Run and monitor workflow</w:t>
        </w:r>
        <w:r w:rsidR="00AF326E">
          <w:rPr>
            <w:noProof/>
            <w:webHidden/>
          </w:rPr>
          <w:tab/>
        </w:r>
        <w:r w:rsidR="00AF326E">
          <w:rPr>
            <w:noProof/>
            <w:webHidden/>
          </w:rPr>
          <w:fldChar w:fldCharType="begin"/>
        </w:r>
        <w:r w:rsidR="00AF326E">
          <w:rPr>
            <w:noProof/>
            <w:webHidden/>
          </w:rPr>
          <w:instrText xml:space="preserve"> PAGEREF _Toc527887147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253EB481" w14:textId="71228185"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8" w:history="1">
        <w:r w:rsidR="00AF326E" w:rsidRPr="004E73A8">
          <w:rPr>
            <w:rStyle w:val="Hyperlink"/>
            <w:noProof/>
          </w:rPr>
          <w:t>Figure 7 Output and visualise results</w:t>
        </w:r>
        <w:r w:rsidR="00AF326E">
          <w:rPr>
            <w:noProof/>
            <w:webHidden/>
          </w:rPr>
          <w:tab/>
        </w:r>
        <w:r w:rsidR="00AF326E">
          <w:rPr>
            <w:noProof/>
            <w:webHidden/>
          </w:rPr>
          <w:fldChar w:fldCharType="begin"/>
        </w:r>
        <w:r w:rsidR="00AF326E">
          <w:rPr>
            <w:noProof/>
            <w:webHidden/>
          </w:rPr>
          <w:instrText xml:space="preserve"> PAGEREF _Toc527887148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719F7CBF" w14:textId="12AD7D97"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9" w:history="1">
        <w:r w:rsidR="00AF326E" w:rsidRPr="004E73A8">
          <w:rPr>
            <w:rStyle w:val="Hyperlink"/>
            <w:noProof/>
          </w:rPr>
          <w:t>Figure 8 Manage design strategies</w:t>
        </w:r>
        <w:r w:rsidR="00AF326E">
          <w:rPr>
            <w:noProof/>
            <w:webHidden/>
          </w:rPr>
          <w:tab/>
        </w:r>
        <w:r w:rsidR="00AF326E">
          <w:rPr>
            <w:noProof/>
            <w:webHidden/>
          </w:rPr>
          <w:fldChar w:fldCharType="begin"/>
        </w:r>
        <w:r w:rsidR="00AF326E">
          <w:rPr>
            <w:noProof/>
            <w:webHidden/>
          </w:rPr>
          <w:instrText xml:space="preserve"> PAGEREF _Toc527887149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0E819AF5" w14:textId="4D449AF0"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0" w:history="1">
        <w:r w:rsidR="00AF326E" w:rsidRPr="004E73A8">
          <w:rPr>
            <w:rStyle w:val="Hyperlink"/>
            <w:noProof/>
          </w:rPr>
          <w:t>Figure 9 Proposed architecture (extended from: Lopes, Palmer and O’Sullivan, 2017)</w:t>
        </w:r>
        <w:r w:rsidR="00AF326E">
          <w:rPr>
            <w:noProof/>
            <w:webHidden/>
          </w:rPr>
          <w:tab/>
        </w:r>
        <w:r w:rsidR="00AF326E">
          <w:rPr>
            <w:noProof/>
            <w:webHidden/>
          </w:rPr>
          <w:fldChar w:fldCharType="begin"/>
        </w:r>
        <w:r w:rsidR="00AF326E">
          <w:rPr>
            <w:noProof/>
            <w:webHidden/>
          </w:rPr>
          <w:instrText xml:space="preserve"> PAGEREF _Toc527887150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1D226E51" w14:textId="28809A76"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1" w:history="1">
        <w:r w:rsidR="00AF326E" w:rsidRPr="004E73A8">
          <w:rPr>
            <w:rStyle w:val="Hyperlink"/>
            <w:noProof/>
          </w:rPr>
          <w:t>Figure 10 Architecture for the system.</w:t>
        </w:r>
        <w:r w:rsidR="00AF326E">
          <w:rPr>
            <w:noProof/>
            <w:webHidden/>
          </w:rPr>
          <w:tab/>
        </w:r>
        <w:r w:rsidR="00AF326E">
          <w:rPr>
            <w:noProof/>
            <w:webHidden/>
          </w:rPr>
          <w:fldChar w:fldCharType="begin"/>
        </w:r>
        <w:r w:rsidR="00AF326E">
          <w:rPr>
            <w:noProof/>
            <w:webHidden/>
          </w:rPr>
          <w:instrText xml:space="preserve"> PAGEREF _Toc527887151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4CEECD93" w14:textId="63FF76DD"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2" w:history="1">
        <w:r w:rsidR="00AF326E" w:rsidRPr="004E73A8">
          <w:rPr>
            <w:rStyle w:val="Hyperlink"/>
            <w:noProof/>
          </w:rPr>
          <w:t>Figure 11 Simplified package diagram.</w:t>
        </w:r>
        <w:r w:rsidR="00AF326E">
          <w:rPr>
            <w:noProof/>
            <w:webHidden/>
          </w:rPr>
          <w:tab/>
        </w:r>
        <w:r w:rsidR="00AF326E">
          <w:rPr>
            <w:noProof/>
            <w:webHidden/>
          </w:rPr>
          <w:fldChar w:fldCharType="begin"/>
        </w:r>
        <w:r w:rsidR="00AF326E">
          <w:rPr>
            <w:noProof/>
            <w:webHidden/>
          </w:rPr>
          <w:instrText xml:space="preserve"> PAGEREF _Toc527887152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00516A6E" w14:textId="1D5650D4"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3" w:history="1">
        <w:r w:rsidR="00AF326E" w:rsidRPr="004E73A8">
          <w:rPr>
            <w:rStyle w:val="Hyperlink"/>
            <w:noProof/>
          </w:rPr>
          <w:t>Figure 12 Sequence diagram for defining and running a workflow</w:t>
        </w:r>
        <w:r w:rsidR="00AF326E">
          <w:rPr>
            <w:noProof/>
            <w:webHidden/>
          </w:rPr>
          <w:tab/>
        </w:r>
        <w:r w:rsidR="00AF326E">
          <w:rPr>
            <w:noProof/>
            <w:webHidden/>
          </w:rPr>
          <w:fldChar w:fldCharType="begin"/>
        </w:r>
        <w:r w:rsidR="00AF326E">
          <w:rPr>
            <w:noProof/>
            <w:webHidden/>
          </w:rPr>
          <w:instrText xml:space="preserve"> PAGEREF _Toc527887153 \h </w:instrText>
        </w:r>
        <w:r w:rsidR="00AF326E">
          <w:rPr>
            <w:noProof/>
            <w:webHidden/>
          </w:rPr>
        </w:r>
        <w:r w:rsidR="00AF326E">
          <w:rPr>
            <w:noProof/>
            <w:webHidden/>
          </w:rPr>
          <w:fldChar w:fldCharType="separate"/>
        </w:r>
        <w:r w:rsidR="00AF326E">
          <w:rPr>
            <w:noProof/>
            <w:webHidden/>
          </w:rPr>
          <w:t>23</w:t>
        </w:r>
        <w:r w:rsidR="00AF326E">
          <w:rPr>
            <w:noProof/>
            <w:webHidden/>
          </w:rPr>
          <w:fldChar w:fldCharType="end"/>
        </w:r>
      </w:hyperlink>
    </w:p>
    <w:p w14:paraId="4E6CB243" w14:textId="629B3F33"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4" w:history="1">
        <w:r w:rsidR="00AF326E" w:rsidRPr="004E73A8">
          <w:rPr>
            <w:rStyle w:val="Hyperlink"/>
            <w:noProof/>
          </w:rPr>
          <w:t>Figure 13 Sequence diagram for monitoring workflows and resources.</w:t>
        </w:r>
        <w:r w:rsidR="00AF326E">
          <w:rPr>
            <w:noProof/>
            <w:webHidden/>
          </w:rPr>
          <w:tab/>
        </w:r>
        <w:r w:rsidR="00AF326E">
          <w:rPr>
            <w:noProof/>
            <w:webHidden/>
          </w:rPr>
          <w:fldChar w:fldCharType="begin"/>
        </w:r>
        <w:r w:rsidR="00AF326E">
          <w:rPr>
            <w:noProof/>
            <w:webHidden/>
          </w:rPr>
          <w:instrText xml:space="preserve"> PAGEREF _Toc527887154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3AFF85F0" w14:textId="227AAC95"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5" w:history="1">
        <w:r w:rsidR="00AF326E" w:rsidRPr="004E73A8">
          <w:rPr>
            <w:rStyle w:val="Hyperlink"/>
            <w:noProof/>
          </w:rPr>
          <w:t>Figure 14 Sequence diagram for show or generate dashboard.</w:t>
        </w:r>
        <w:r w:rsidR="00AF326E">
          <w:rPr>
            <w:noProof/>
            <w:webHidden/>
          </w:rPr>
          <w:tab/>
        </w:r>
        <w:r w:rsidR="00AF326E">
          <w:rPr>
            <w:noProof/>
            <w:webHidden/>
          </w:rPr>
          <w:fldChar w:fldCharType="begin"/>
        </w:r>
        <w:r w:rsidR="00AF326E">
          <w:rPr>
            <w:noProof/>
            <w:webHidden/>
          </w:rPr>
          <w:instrText xml:space="preserve"> PAGEREF _Toc527887155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77C228FE" w14:textId="6C6F6853"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6" w:history="1">
        <w:r w:rsidR="00AF326E" w:rsidRPr="004E73A8">
          <w:rPr>
            <w:rStyle w:val="Hyperlink"/>
            <w:noProof/>
          </w:rPr>
          <w:t>Figure 15 Sequence diagram for generate dashboard also see Figure 14.</w:t>
        </w:r>
        <w:r w:rsidR="00AF326E">
          <w:rPr>
            <w:noProof/>
            <w:webHidden/>
          </w:rPr>
          <w:tab/>
        </w:r>
        <w:r w:rsidR="00AF326E">
          <w:rPr>
            <w:noProof/>
            <w:webHidden/>
          </w:rPr>
          <w:fldChar w:fldCharType="begin"/>
        </w:r>
        <w:r w:rsidR="00AF326E">
          <w:rPr>
            <w:noProof/>
            <w:webHidden/>
          </w:rPr>
          <w:instrText xml:space="preserve"> PAGEREF _Toc527887156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6EAB8C2F" w14:textId="1E1A089C"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7" w:history="1">
        <w:r w:rsidR="00AF326E" w:rsidRPr="004E73A8">
          <w:rPr>
            <w:rStyle w:val="Hyperlink"/>
            <w:noProof/>
          </w:rPr>
          <w:t>Figure 16 Development increments (extended from Ambler (2004), p119).</w:t>
        </w:r>
        <w:r w:rsidR="00AF326E">
          <w:rPr>
            <w:noProof/>
            <w:webHidden/>
          </w:rPr>
          <w:tab/>
        </w:r>
        <w:r w:rsidR="00AF326E">
          <w:rPr>
            <w:noProof/>
            <w:webHidden/>
          </w:rPr>
          <w:fldChar w:fldCharType="begin"/>
        </w:r>
        <w:r w:rsidR="00AF326E">
          <w:rPr>
            <w:noProof/>
            <w:webHidden/>
          </w:rPr>
          <w:instrText xml:space="preserve"> PAGEREF _Toc527887157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462DE747" w14:textId="449ED2AD"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8" w:history="1">
        <w:r w:rsidR="00AF326E" w:rsidRPr="004E73A8">
          <w:rPr>
            <w:rStyle w:val="Hyperlink"/>
            <w:noProof/>
          </w:rPr>
          <w:t>Figure 17 Deployment on AWS</w:t>
        </w:r>
        <w:r w:rsidR="00AF326E">
          <w:rPr>
            <w:noProof/>
            <w:webHidden/>
          </w:rPr>
          <w:tab/>
        </w:r>
        <w:r w:rsidR="00AF326E">
          <w:rPr>
            <w:noProof/>
            <w:webHidden/>
          </w:rPr>
          <w:fldChar w:fldCharType="begin"/>
        </w:r>
        <w:r w:rsidR="00AF326E">
          <w:rPr>
            <w:noProof/>
            <w:webHidden/>
          </w:rPr>
          <w:instrText xml:space="preserve"> PAGEREF _Toc527887158 \h </w:instrText>
        </w:r>
        <w:r w:rsidR="00AF326E">
          <w:rPr>
            <w:noProof/>
            <w:webHidden/>
          </w:rPr>
        </w:r>
        <w:r w:rsidR="00AF326E">
          <w:rPr>
            <w:noProof/>
            <w:webHidden/>
          </w:rPr>
          <w:fldChar w:fldCharType="separate"/>
        </w:r>
        <w:r w:rsidR="00AF326E">
          <w:rPr>
            <w:noProof/>
            <w:webHidden/>
          </w:rPr>
          <w:t>27</w:t>
        </w:r>
        <w:r w:rsidR="00AF326E">
          <w:rPr>
            <w:noProof/>
            <w:webHidden/>
          </w:rPr>
          <w:fldChar w:fldCharType="end"/>
        </w:r>
      </w:hyperlink>
    </w:p>
    <w:p w14:paraId="6A0E608A" w14:textId="1B1520D7"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9" w:history="1">
        <w:r w:rsidR="00AF326E" w:rsidRPr="004E73A8">
          <w:rPr>
            <w:rStyle w:val="Hyperlink"/>
            <w:noProof/>
          </w:rPr>
          <w:t>Figure 18 Flow diagram showing the stages of the data preparation process.</w:t>
        </w:r>
        <w:r w:rsidR="00AF326E">
          <w:rPr>
            <w:noProof/>
            <w:webHidden/>
          </w:rPr>
          <w:tab/>
        </w:r>
        <w:r w:rsidR="00AF326E">
          <w:rPr>
            <w:noProof/>
            <w:webHidden/>
          </w:rPr>
          <w:fldChar w:fldCharType="begin"/>
        </w:r>
        <w:r w:rsidR="00AF326E">
          <w:rPr>
            <w:noProof/>
            <w:webHidden/>
          </w:rPr>
          <w:instrText xml:space="preserve"> PAGEREF _Toc527887159 \h </w:instrText>
        </w:r>
        <w:r w:rsidR="00AF326E">
          <w:rPr>
            <w:noProof/>
            <w:webHidden/>
          </w:rPr>
        </w:r>
        <w:r w:rsidR="00AF326E">
          <w:rPr>
            <w:noProof/>
            <w:webHidden/>
          </w:rPr>
          <w:fldChar w:fldCharType="separate"/>
        </w:r>
        <w:r w:rsidR="00AF326E">
          <w:rPr>
            <w:noProof/>
            <w:webHidden/>
          </w:rPr>
          <w:t>28</w:t>
        </w:r>
        <w:r w:rsidR="00AF326E">
          <w:rPr>
            <w:noProof/>
            <w:webHidden/>
          </w:rPr>
          <w:fldChar w:fldCharType="end"/>
        </w:r>
      </w:hyperlink>
    </w:p>
    <w:p w14:paraId="449A6E7E" w14:textId="7C8C4748"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0" w:history="1">
        <w:r w:rsidR="00AF326E" w:rsidRPr="004E73A8">
          <w:rPr>
            <w:rStyle w:val="Hyperlink"/>
            <w:noProof/>
          </w:rPr>
          <w:t>Figure 19 Coordination, User Interface and Visualisation packages overview</w:t>
        </w:r>
        <w:r w:rsidR="00AF326E">
          <w:rPr>
            <w:noProof/>
            <w:webHidden/>
          </w:rPr>
          <w:tab/>
        </w:r>
        <w:r w:rsidR="00AF326E">
          <w:rPr>
            <w:noProof/>
            <w:webHidden/>
          </w:rPr>
          <w:fldChar w:fldCharType="begin"/>
        </w:r>
        <w:r w:rsidR="00AF326E">
          <w:rPr>
            <w:noProof/>
            <w:webHidden/>
          </w:rPr>
          <w:instrText xml:space="preserve"> PAGEREF _Toc527887160 \h </w:instrText>
        </w:r>
        <w:r w:rsidR="00AF326E">
          <w:rPr>
            <w:noProof/>
            <w:webHidden/>
          </w:rPr>
        </w:r>
        <w:r w:rsidR="00AF326E">
          <w:rPr>
            <w:noProof/>
            <w:webHidden/>
          </w:rPr>
          <w:fldChar w:fldCharType="separate"/>
        </w:r>
        <w:r w:rsidR="00AF326E">
          <w:rPr>
            <w:noProof/>
            <w:webHidden/>
          </w:rPr>
          <w:t>29</w:t>
        </w:r>
        <w:r w:rsidR="00AF326E">
          <w:rPr>
            <w:noProof/>
            <w:webHidden/>
          </w:rPr>
          <w:fldChar w:fldCharType="end"/>
        </w:r>
      </w:hyperlink>
    </w:p>
    <w:p w14:paraId="738DA1E0" w14:textId="7528AFAC"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1" w:history="1">
        <w:r w:rsidR="00AF326E" w:rsidRPr="004E73A8">
          <w:rPr>
            <w:rStyle w:val="Hyperlink"/>
            <w:noProof/>
          </w:rPr>
          <w:t>Figure 20 Analysis package overview</w:t>
        </w:r>
        <w:r w:rsidR="00AF326E">
          <w:rPr>
            <w:noProof/>
            <w:webHidden/>
          </w:rPr>
          <w:tab/>
        </w:r>
        <w:r w:rsidR="00AF326E">
          <w:rPr>
            <w:noProof/>
            <w:webHidden/>
          </w:rPr>
          <w:fldChar w:fldCharType="begin"/>
        </w:r>
        <w:r w:rsidR="00AF326E">
          <w:rPr>
            <w:noProof/>
            <w:webHidden/>
          </w:rPr>
          <w:instrText xml:space="preserve"> PAGEREF _Toc527887161 \h </w:instrText>
        </w:r>
        <w:r w:rsidR="00AF326E">
          <w:rPr>
            <w:noProof/>
            <w:webHidden/>
          </w:rPr>
        </w:r>
        <w:r w:rsidR="00AF326E">
          <w:rPr>
            <w:noProof/>
            <w:webHidden/>
          </w:rPr>
          <w:fldChar w:fldCharType="separate"/>
        </w:r>
        <w:r w:rsidR="00AF326E">
          <w:rPr>
            <w:noProof/>
            <w:webHidden/>
          </w:rPr>
          <w:t>30</w:t>
        </w:r>
        <w:r w:rsidR="00AF326E">
          <w:rPr>
            <w:noProof/>
            <w:webHidden/>
          </w:rPr>
          <w:fldChar w:fldCharType="end"/>
        </w:r>
      </w:hyperlink>
    </w:p>
    <w:p w14:paraId="1B8800DE" w14:textId="5482D338"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2" w:history="1">
        <w:r w:rsidR="00AF326E" w:rsidRPr="004E73A8">
          <w:rPr>
            <w:rStyle w:val="Hyperlink"/>
            <w:noProof/>
          </w:rPr>
          <w:t>Figure 21 Workflowbuilder package class diagrams a</w:t>
        </w:r>
        <w:r w:rsidR="00AF326E">
          <w:rPr>
            <w:noProof/>
            <w:webHidden/>
          </w:rPr>
          <w:tab/>
        </w:r>
        <w:r w:rsidR="00AF326E">
          <w:rPr>
            <w:noProof/>
            <w:webHidden/>
          </w:rPr>
          <w:fldChar w:fldCharType="begin"/>
        </w:r>
        <w:r w:rsidR="00AF326E">
          <w:rPr>
            <w:noProof/>
            <w:webHidden/>
          </w:rPr>
          <w:instrText xml:space="preserve"> PAGEREF _Toc527887162 \h </w:instrText>
        </w:r>
        <w:r w:rsidR="00AF326E">
          <w:rPr>
            <w:noProof/>
            <w:webHidden/>
          </w:rPr>
        </w:r>
        <w:r w:rsidR="00AF326E">
          <w:rPr>
            <w:noProof/>
            <w:webHidden/>
          </w:rPr>
          <w:fldChar w:fldCharType="separate"/>
        </w:r>
        <w:r w:rsidR="00AF326E">
          <w:rPr>
            <w:noProof/>
            <w:webHidden/>
          </w:rPr>
          <w:t>31</w:t>
        </w:r>
        <w:r w:rsidR="00AF326E">
          <w:rPr>
            <w:noProof/>
            <w:webHidden/>
          </w:rPr>
          <w:fldChar w:fldCharType="end"/>
        </w:r>
      </w:hyperlink>
    </w:p>
    <w:p w14:paraId="4B960D1B" w14:textId="463923F8"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3" w:history="1">
        <w:r w:rsidR="00AF326E" w:rsidRPr="004E73A8">
          <w:rPr>
            <w:rStyle w:val="Hyperlink"/>
            <w:noProof/>
          </w:rPr>
          <w:t>Figure 22 Workflowbuilder package class diagrams b</w:t>
        </w:r>
        <w:r w:rsidR="00AF326E">
          <w:rPr>
            <w:noProof/>
            <w:webHidden/>
          </w:rPr>
          <w:tab/>
        </w:r>
        <w:r w:rsidR="00AF326E">
          <w:rPr>
            <w:noProof/>
            <w:webHidden/>
          </w:rPr>
          <w:fldChar w:fldCharType="begin"/>
        </w:r>
        <w:r w:rsidR="00AF326E">
          <w:rPr>
            <w:noProof/>
            <w:webHidden/>
          </w:rPr>
          <w:instrText xml:space="preserve"> PAGEREF _Toc527887163 \h </w:instrText>
        </w:r>
        <w:r w:rsidR="00AF326E">
          <w:rPr>
            <w:noProof/>
            <w:webHidden/>
          </w:rPr>
        </w:r>
        <w:r w:rsidR="00AF326E">
          <w:rPr>
            <w:noProof/>
            <w:webHidden/>
          </w:rPr>
          <w:fldChar w:fldCharType="separate"/>
        </w:r>
        <w:r w:rsidR="00AF326E">
          <w:rPr>
            <w:noProof/>
            <w:webHidden/>
          </w:rPr>
          <w:t>32</w:t>
        </w:r>
        <w:r w:rsidR="00AF326E">
          <w:rPr>
            <w:noProof/>
            <w:webHidden/>
          </w:rPr>
          <w:fldChar w:fldCharType="end"/>
        </w:r>
      </w:hyperlink>
    </w:p>
    <w:p w14:paraId="56819116" w14:textId="5752E0B7"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4" w:history="1">
        <w:r w:rsidR="00AF326E" w:rsidRPr="004E73A8">
          <w:rPr>
            <w:rStyle w:val="Hyperlink"/>
            <w:noProof/>
          </w:rPr>
          <w:t>Figure 23 Coordination package class diagrams</w:t>
        </w:r>
        <w:r w:rsidR="00AF326E">
          <w:rPr>
            <w:noProof/>
            <w:webHidden/>
          </w:rPr>
          <w:tab/>
        </w:r>
        <w:r w:rsidR="00AF326E">
          <w:rPr>
            <w:noProof/>
            <w:webHidden/>
          </w:rPr>
          <w:fldChar w:fldCharType="begin"/>
        </w:r>
        <w:r w:rsidR="00AF326E">
          <w:rPr>
            <w:noProof/>
            <w:webHidden/>
          </w:rPr>
          <w:instrText xml:space="preserve"> PAGEREF _Toc527887164 \h </w:instrText>
        </w:r>
        <w:r w:rsidR="00AF326E">
          <w:rPr>
            <w:noProof/>
            <w:webHidden/>
          </w:rPr>
        </w:r>
        <w:r w:rsidR="00AF326E">
          <w:rPr>
            <w:noProof/>
            <w:webHidden/>
          </w:rPr>
          <w:fldChar w:fldCharType="separate"/>
        </w:r>
        <w:r w:rsidR="00AF326E">
          <w:rPr>
            <w:noProof/>
            <w:webHidden/>
          </w:rPr>
          <w:t>33</w:t>
        </w:r>
        <w:r w:rsidR="00AF326E">
          <w:rPr>
            <w:noProof/>
            <w:webHidden/>
          </w:rPr>
          <w:fldChar w:fldCharType="end"/>
        </w:r>
      </w:hyperlink>
    </w:p>
    <w:p w14:paraId="43A7CF62" w14:textId="1BA95239"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5" w:history="1">
        <w:r w:rsidR="00AF326E" w:rsidRPr="004E73A8">
          <w:rPr>
            <w:rStyle w:val="Hyperlink"/>
            <w:noProof/>
          </w:rPr>
          <w:t>Figure 24 GUI for Workflowbuilder</w:t>
        </w:r>
        <w:r w:rsidR="00AF326E">
          <w:rPr>
            <w:noProof/>
            <w:webHidden/>
          </w:rPr>
          <w:tab/>
        </w:r>
        <w:r w:rsidR="00AF326E">
          <w:rPr>
            <w:noProof/>
            <w:webHidden/>
          </w:rPr>
          <w:fldChar w:fldCharType="begin"/>
        </w:r>
        <w:r w:rsidR="00AF326E">
          <w:rPr>
            <w:noProof/>
            <w:webHidden/>
          </w:rPr>
          <w:instrText xml:space="preserve"> PAGEREF _Toc527887165 \h </w:instrText>
        </w:r>
        <w:r w:rsidR="00AF326E">
          <w:rPr>
            <w:noProof/>
            <w:webHidden/>
          </w:rPr>
        </w:r>
        <w:r w:rsidR="00AF326E">
          <w:rPr>
            <w:noProof/>
            <w:webHidden/>
          </w:rPr>
          <w:fldChar w:fldCharType="separate"/>
        </w:r>
        <w:r w:rsidR="00AF326E">
          <w:rPr>
            <w:noProof/>
            <w:webHidden/>
          </w:rPr>
          <w:t>34</w:t>
        </w:r>
        <w:r w:rsidR="00AF326E">
          <w:rPr>
            <w:noProof/>
            <w:webHidden/>
          </w:rPr>
          <w:fldChar w:fldCharType="end"/>
        </w:r>
      </w:hyperlink>
    </w:p>
    <w:p w14:paraId="17CBCD01" w14:textId="68C0988A"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6" w:history="1">
        <w:r w:rsidR="00AF326E" w:rsidRPr="004E73A8">
          <w:rPr>
            <w:rStyle w:val="Hyperlink"/>
            <w:noProof/>
          </w:rPr>
          <w:t>Figure 25 Resource and workflow monitoring algorithm</w:t>
        </w:r>
        <w:r w:rsidR="00AF326E">
          <w:rPr>
            <w:noProof/>
            <w:webHidden/>
          </w:rPr>
          <w:tab/>
        </w:r>
        <w:r w:rsidR="00AF326E">
          <w:rPr>
            <w:noProof/>
            <w:webHidden/>
          </w:rPr>
          <w:fldChar w:fldCharType="begin"/>
        </w:r>
        <w:r w:rsidR="00AF326E">
          <w:rPr>
            <w:noProof/>
            <w:webHidden/>
          </w:rPr>
          <w:instrText xml:space="preserve"> PAGEREF _Toc527887166 \h </w:instrText>
        </w:r>
        <w:r w:rsidR="00AF326E">
          <w:rPr>
            <w:noProof/>
            <w:webHidden/>
          </w:rPr>
        </w:r>
        <w:r w:rsidR="00AF326E">
          <w:rPr>
            <w:noProof/>
            <w:webHidden/>
          </w:rPr>
          <w:fldChar w:fldCharType="separate"/>
        </w:r>
        <w:r w:rsidR="00AF326E">
          <w:rPr>
            <w:noProof/>
            <w:webHidden/>
          </w:rPr>
          <w:t>35</w:t>
        </w:r>
        <w:r w:rsidR="00AF326E">
          <w:rPr>
            <w:noProof/>
            <w:webHidden/>
          </w:rPr>
          <w:fldChar w:fldCharType="end"/>
        </w:r>
      </w:hyperlink>
    </w:p>
    <w:p w14:paraId="00845025" w14:textId="3E847D47"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7" w:history="1">
        <w:r w:rsidR="00AF326E" w:rsidRPr="004E73A8">
          <w:rPr>
            <w:rStyle w:val="Hyperlink"/>
            <w:noProof/>
          </w:rPr>
          <w:t>Figure 26 UI Monitor resources and workflows tab</w:t>
        </w:r>
        <w:r w:rsidR="00AF326E">
          <w:rPr>
            <w:noProof/>
            <w:webHidden/>
          </w:rPr>
          <w:tab/>
        </w:r>
        <w:r w:rsidR="00AF326E">
          <w:rPr>
            <w:noProof/>
            <w:webHidden/>
          </w:rPr>
          <w:fldChar w:fldCharType="begin"/>
        </w:r>
        <w:r w:rsidR="00AF326E">
          <w:rPr>
            <w:noProof/>
            <w:webHidden/>
          </w:rPr>
          <w:instrText xml:space="preserve"> PAGEREF _Toc527887167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F03586E" w14:textId="552BD768"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8" w:history="1">
        <w:r w:rsidR="00AF326E" w:rsidRPr="004E73A8">
          <w:rPr>
            <w:rStyle w:val="Hyperlink"/>
            <w:noProof/>
          </w:rPr>
          <w:t>Figure 27 Workflow state machine</w:t>
        </w:r>
        <w:r w:rsidR="00AF326E">
          <w:rPr>
            <w:noProof/>
            <w:webHidden/>
          </w:rPr>
          <w:tab/>
        </w:r>
        <w:r w:rsidR="00AF326E">
          <w:rPr>
            <w:noProof/>
            <w:webHidden/>
          </w:rPr>
          <w:fldChar w:fldCharType="begin"/>
        </w:r>
        <w:r w:rsidR="00AF326E">
          <w:rPr>
            <w:noProof/>
            <w:webHidden/>
          </w:rPr>
          <w:instrText xml:space="preserve"> PAGEREF _Toc527887168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E646E9E" w14:textId="3331E8EB"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9" w:history="1">
        <w:r w:rsidR="00AF326E" w:rsidRPr="004E73A8">
          <w:rPr>
            <w:rStyle w:val="Hyperlink"/>
            <w:noProof/>
          </w:rPr>
          <w:t>Figure 28 Workflow with status COMPLETED</w:t>
        </w:r>
        <w:r w:rsidR="00AF326E">
          <w:rPr>
            <w:noProof/>
            <w:webHidden/>
          </w:rPr>
          <w:tab/>
        </w:r>
        <w:r w:rsidR="00AF326E">
          <w:rPr>
            <w:noProof/>
            <w:webHidden/>
          </w:rPr>
          <w:fldChar w:fldCharType="begin"/>
        </w:r>
        <w:r w:rsidR="00AF326E">
          <w:rPr>
            <w:noProof/>
            <w:webHidden/>
          </w:rPr>
          <w:instrText xml:space="preserve"> PAGEREF _Toc527887169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1DF4961E" w14:textId="02FA9005"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0" w:history="1">
        <w:r w:rsidR="00AF326E" w:rsidRPr="004E73A8">
          <w:rPr>
            <w:rStyle w:val="Hyperlink"/>
            <w:noProof/>
          </w:rPr>
          <w:t>Figure 29 Processing workflows activity diagram</w:t>
        </w:r>
        <w:r w:rsidR="00AF326E">
          <w:rPr>
            <w:noProof/>
            <w:webHidden/>
          </w:rPr>
          <w:tab/>
        </w:r>
        <w:r w:rsidR="00AF326E">
          <w:rPr>
            <w:noProof/>
            <w:webHidden/>
          </w:rPr>
          <w:fldChar w:fldCharType="begin"/>
        </w:r>
        <w:r w:rsidR="00AF326E">
          <w:rPr>
            <w:noProof/>
            <w:webHidden/>
          </w:rPr>
          <w:instrText xml:space="preserve"> PAGEREF _Toc527887170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4B2FB3F8" w14:textId="7FFAB87D"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1" w:history="1">
        <w:r w:rsidR="00AF326E" w:rsidRPr="004E73A8">
          <w:rPr>
            <w:rStyle w:val="Hyperlink"/>
            <w:noProof/>
          </w:rPr>
          <w:t>Figure 30 Run workflow activity diagram</w:t>
        </w:r>
        <w:r w:rsidR="00AF326E">
          <w:rPr>
            <w:noProof/>
            <w:webHidden/>
          </w:rPr>
          <w:tab/>
        </w:r>
        <w:r w:rsidR="00AF326E">
          <w:rPr>
            <w:noProof/>
            <w:webHidden/>
          </w:rPr>
          <w:fldChar w:fldCharType="begin"/>
        </w:r>
        <w:r w:rsidR="00AF326E">
          <w:rPr>
            <w:noProof/>
            <w:webHidden/>
          </w:rPr>
          <w:instrText xml:space="preserve"> PAGEREF _Toc527887171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00181E58" w14:textId="05ED044A"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2" w:history="1">
        <w:r w:rsidR="00AF326E" w:rsidRPr="004E73A8">
          <w:rPr>
            <w:rStyle w:val="Hyperlink"/>
            <w:noProof/>
          </w:rPr>
          <w:t>Figure 31 Design strategy editor mock-up.</w:t>
        </w:r>
        <w:r w:rsidR="00AF326E">
          <w:rPr>
            <w:noProof/>
            <w:webHidden/>
          </w:rPr>
          <w:tab/>
        </w:r>
        <w:r w:rsidR="00AF326E">
          <w:rPr>
            <w:noProof/>
            <w:webHidden/>
          </w:rPr>
          <w:fldChar w:fldCharType="begin"/>
        </w:r>
        <w:r w:rsidR="00AF326E">
          <w:rPr>
            <w:noProof/>
            <w:webHidden/>
          </w:rPr>
          <w:instrText xml:space="preserve"> PAGEREF _Toc527887172 \h </w:instrText>
        </w:r>
        <w:r w:rsidR="00AF326E">
          <w:rPr>
            <w:noProof/>
            <w:webHidden/>
          </w:rPr>
        </w:r>
        <w:r w:rsidR="00AF326E">
          <w:rPr>
            <w:noProof/>
            <w:webHidden/>
          </w:rPr>
          <w:fldChar w:fldCharType="separate"/>
        </w:r>
        <w:r w:rsidR="00AF326E">
          <w:rPr>
            <w:noProof/>
            <w:webHidden/>
          </w:rPr>
          <w:t>38</w:t>
        </w:r>
        <w:r w:rsidR="00AF326E">
          <w:rPr>
            <w:noProof/>
            <w:webHidden/>
          </w:rPr>
          <w:fldChar w:fldCharType="end"/>
        </w:r>
      </w:hyperlink>
    </w:p>
    <w:p w14:paraId="3850C300" w14:textId="6CA168EB"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3" w:history="1">
        <w:r w:rsidR="00AF326E" w:rsidRPr="004E73A8">
          <w:rPr>
            <w:rStyle w:val="Hyperlink"/>
            <w:noProof/>
          </w:rPr>
          <w:t>Figure 32 Parameters for a Step on EMR</w:t>
        </w:r>
        <w:r w:rsidR="00AF326E">
          <w:rPr>
            <w:noProof/>
            <w:webHidden/>
          </w:rPr>
          <w:tab/>
        </w:r>
        <w:r w:rsidR="00AF326E">
          <w:rPr>
            <w:noProof/>
            <w:webHidden/>
          </w:rPr>
          <w:fldChar w:fldCharType="begin"/>
        </w:r>
        <w:r w:rsidR="00AF326E">
          <w:rPr>
            <w:noProof/>
            <w:webHidden/>
          </w:rPr>
          <w:instrText xml:space="preserve"> PAGEREF _Toc527887173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0D55B736" w14:textId="1DDC11FF"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4" w:history="1">
        <w:r w:rsidR="00AF326E" w:rsidRPr="004E73A8">
          <w:rPr>
            <w:rStyle w:val="Hyperlink"/>
            <w:noProof/>
          </w:rPr>
          <w:t>Figure 33 Analysis package and ReadFilter sub-package.</w:t>
        </w:r>
        <w:r w:rsidR="00AF326E">
          <w:rPr>
            <w:noProof/>
            <w:webHidden/>
          </w:rPr>
          <w:tab/>
        </w:r>
        <w:r w:rsidR="00AF326E">
          <w:rPr>
            <w:noProof/>
            <w:webHidden/>
          </w:rPr>
          <w:fldChar w:fldCharType="begin"/>
        </w:r>
        <w:r w:rsidR="00AF326E">
          <w:rPr>
            <w:noProof/>
            <w:webHidden/>
          </w:rPr>
          <w:instrText xml:space="preserve"> PAGEREF _Toc527887174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2C625C6C" w14:textId="32621206"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5" w:history="1">
        <w:r w:rsidR="00AF326E" w:rsidRPr="004E73A8">
          <w:rPr>
            <w:rStyle w:val="Hyperlink"/>
            <w:noProof/>
          </w:rPr>
          <w:t>Figure 34 Analytics overview activity diagram</w:t>
        </w:r>
        <w:r w:rsidR="00AF326E">
          <w:rPr>
            <w:noProof/>
            <w:webHidden/>
          </w:rPr>
          <w:tab/>
        </w:r>
        <w:r w:rsidR="00AF326E">
          <w:rPr>
            <w:noProof/>
            <w:webHidden/>
          </w:rPr>
          <w:fldChar w:fldCharType="begin"/>
        </w:r>
        <w:r w:rsidR="00AF326E">
          <w:rPr>
            <w:noProof/>
            <w:webHidden/>
          </w:rPr>
          <w:instrText xml:space="preserve"> PAGEREF _Toc527887175 \h </w:instrText>
        </w:r>
        <w:r w:rsidR="00AF326E">
          <w:rPr>
            <w:noProof/>
            <w:webHidden/>
          </w:rPr>
        </w:r>
        <w:r w:rsidR="00AF326E">
          <w:rPr>
            <w:noProof/>
            <w:webHidden/>
          </w:rPr>
          <w:fldChar w:fldCharType="separate"/>
        </w:r>
        <w:r w:rsidR="00AF326E">
          <w:rPr>
            <w:noProof/>
            <w:webHidden/>
          </w:rPr>
          <w:t>40</w:t>
        </w:r>
        <w:r w:rsidR="00AF326E">
          <w:rPr>
            <w:noProof/>
            <w:webHidden/>
          </w:rPr>
          <w:fldChar w:fldCharType="end"/>
        </w:r>
      </w:hyperlink>
    </w:p>
    <w:p w14:paraId="548071DA" w14:textId="404E49D5"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6" w:history="1">
        <w:r w:rsidR="00AF326E" w:rsidRPr="004E73A8">
          <w:rPr>
            <w:rStyle w:val="Hyperlink"/>
            <w:noProof/>
          </w:rPr>
          <w:t>Figure 35 Analysis package and Performance sub-package</w:t>
        </w:r>
        <w:r w:rsidR="00AF326E">
          <w:rPr>
            <w:noProof/>
            <w:webHidden/>
          </w:rPr>
          <w:tab/>
        </w:r>
        <w:r w:rsidR="00AF326E">
          <w:rPr>
            <w:noProof/>
            <w:webHidden/>
          </w:rPr>
          <w:fldChar w:fldCharType="begin"/>
        </w:r>
        <w:r w:rsidR="00AF326E">
          <w:rPr>
            <w:noProof/>
            <w:webHidden/>
          </w:rPr>
          <w:instrText xml:space="preserve"> PAGEREF _Toc527887176 \h </w:instrText>
        </w:r>
        <w:r w:rsidR="00AF326E">
          <w:rPr>
            <w:noProof/>
            <w:webHidden/>
          </w:rPr>
        </w:r>
        <w:r w:rsidR="00AF326E">
          <w:rPr>
            <w:noProof/>
            <w:webHidden/>
          </w:rPr>
          <w:fldChar w:fldCharType="separate"/>
        </w:r>
        <w:r w:rsidR="00AF326E">
          <w:rPr>
            <w:noProof/>
            <w:webHidden/>
          </w:rPr>
          <w:t>41</w:t>
        </w:r>
        <w:r w:rsidR="00AF326E">
          <w:rPr>
            <w:noProof/>
            <w:webHidden/>
          </w:rPr>
          <w:fldChar w:fldCharType="end"/>
        </w:r>
      </w:hyperlink>
    </w:p>
    <w:p w14:paraId="5E9C9122" w14:textId="33C407BB"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7" w:history="1">
        <w:r w:rsidR="00AF326E" w:rsidRPr="004E73A8">
          <w:rPr>
            <w:rStyle w:val="Hyperlink"/>
            <w:noProof/>
          </w:rPr>
          <w:t>Figure 36 Elbow method</w:t>
        </w:r>
        <w:r w:rsidR="00AF326E">
          <w:rPr>
            <w:noProof/>
            <w:webHidden/>
          </w:rPr>
          <w:tab/>
        </w:r>
        <w:r w:rsidR="00AF326E">
          <w:rPr>
            <w:noProof/>
            <w:webHidden/>
          </w:rPr>
          <w:fldChar w:fldCharType="begin"/>
        </w:r>
        <w:r w:rsidR="00AF326E">
          <w:rPr>
            <w:noProof/>
            <w:webHidden/>
          </w:rPr>
          <w:instrText xml:space="preserve"> PAGEREF _Toc527887177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3778B67E" w14:textId="227A9F5F"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8" w:history="1">
        <w:r w:rsidR="00AF326E" w:rsidRPr="004E73A8">
          <w:rPr>
            <w:rStyle w:val="Hyperlink"/>
            <w:noProof/>
          </w:rPr>
          <w:t>Figure 37  Analysis package and Classification sub-package</w:t>
        </w:r>
        <w:r w:rsidR="00AF326E">
          <w:rPr>
            <w:noProof/>
            <w:webHidden/>
          </w:rPr>
          <w:tab/>
        </w:r>
        <w:r w:rsidR="00AF326E">
          <w:rPr>
            <w:noProof/>
            <w:webHidden/>
          </w:rPr>
          <w:fldChar w:fldCharType="begin"/>
        </w:r>
        <w:r w:rsidR="00AF326E">
          <w:rPr>
            <w:noProof/>
            <w:webHidden/>
          </w:rPr>
          <w:instrText xml:space="preserve"> PAGEREF _Toc527887178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2CFDE441" w14:textId="0371ACA9"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9" w:history="1">
        <w:r w:rsidR="00AF326E" w:rsidRPr="004E73A8">
          <w:rPr>
            <w:rStyle w:val="Hyperlink"/>
            <w:noProof/>
          </w:rPr>
          <w:t>Figure 38 Analysis package and Output sub-package</w:t>
        </w:r>
        <w:r w:rsidR="00AF326E">
          <w:rPr>
            <w:noProof/>
            <w:webHidden/>
          </w:rPr>
          <w:tab/>
        </w:r>
        <w:r w:rsidR="00AF326E">
          <w:rPr>
            <w:noProof/>
            <w:webHidden/>
          </w:rPr>
          <w:fldChar w:fldCharType="begin"/>
        </w:r>
        <w:r w:rsidR="00AF326E">
          <w:rPr>
            <w:noProof/>
            <w:webHidden/>
          </w:rPr>
          <w:instrText xml:space="preserve"> PAGEREF _Toc527887179 \h </w:instrText>
        </w:r>
        <w:r w:rsidR="00AF326E">
          <w:rPr>
            <w:noProof/>
            <w:webHidden/>
          </w:rPr>
        </w:r>
        <w:r w:rsidR="00AF326E">
          <w:rPr>
            <w:noProof/>
            <w:webHidden/>
          </w:rPr>
          <w:fldChar w:fldCharType="separate"/>
        </w:r>
        <w:r w:rsidR="00AF326E">
          <w:rPr>
            <w:noProof/>
            <w:webHidden/>
          </w:rPr>
          <w:t>44</w:t>
        </w:r>
        <w:r w:rsidR="00AF326E">
          <w:rPr>
            <w:noProof/>
            <w:webHidden/>
          </w:rPr>
          <w:fldChar w:fldCharType="end"/>
        </w:r>
      </w:hyperlink>
    </w:p>
    <w:p w14:paraId="232A5B58" w14:textId="0496C745"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0" w:history="1">
        <w:r w:rsidR="00AF326E" w:rsidRPr="004E73A8">
          <w:rPr>
            <w:rStyle w:val="Hyperlink"/>
            <w:noProof/>
          </w:rPr>
          <w:t>Figure 39 Year + month + cluster</w:t>
        </w:r>
        <w:r w:rsidR="00AF326E">
          <w:rPr>
            <w:noProof/>
            <w:webHidden/>
          </w:rPr>
          <w:tab/>
        </w:r>
        <w:r w:rsidR="00AF326E">
          <w:rPr>
            <w:noProof/>
            <w:webHidden/>
          </w:rPr>
          <w:fldChar w:fldCharType="begin"/>
        </w:r>
        <w:r w:rsidR="00AF326E">
          <w:rPr>
            <w:noProof/>
            <w:webHidden/>
          </w:rPr>
          <w:instrText xml:space="preserve"> PAGEREF _Toc527887180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2AFF0E9E" w14:textId="2BB6B342"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1" w:history="1">
        <w:r w:rsidR="00AF326E" w:rsidRPr="004E73A8">
          <w:rPr>
            <w:rStyle w:val="Hyperlink"/>
            <w:noProof/>
          </w:rPr>
          <w:t>Figure 40 Dashboard button available</w:t>
        </w:r>
        <w:r w:rsidR="00AF326E">
          <w:rPr>
            <w:noProof/>
            <w:webHidden/>
          </w:rPr>
          <w:tab/>
        </w:r>
        <w:r w:rsidR="00AF326E">
          <w:rPr>
            <w:noProof/>
            <w:webHidden/>
          </w:rPr>
          <w:fldChar w:fldCharType="begin"/>
        </w:r>
        <w:r w:rsidR="00AF326E">
          <w:rPr>
            <w:noProof/>
            <w:webHidden/>
          </w:rPr>
          <w:instrText xml:space="preserve"> PAGEREF _Toc527887181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15E0A076" w14:textId="48B31B12"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2" w:history="1">
        <w:r w:rsidR="00AF326E" w:rsidRPr="004E73A8">
          <w:rPr>
            <w:rStyle w:val="Hyperlink"/>
            <w:noProof/>
          </w:rPr>
          <w:t>Figure 41 Visualisation package and classes.</w:t>
        </w:r>
        <w:r w:rsidR="00AF326E">
          <w:rPr>
            <w:noProof/>
            <w:webHidden/>
          </w:rPr>
          <w:tab/>
        </w:r>
        <w:r w:rsidR="00AF326E">
          <w:rPr>
            <w:noProof/>
            <w:webHidden/>
          </w:rPr>
          <w:fldChar w:fldCharType="begin"/>
        </w:r>
        <w:r w:rsidR="00AF326E">
          <w:rPr>
            <w:noProof/>
            <w:webHidden/>
          </w:rPr>
          <w:instrText xml:space="preserve"> PAGEREF _Toc527887182 \h </w:instrText>
        </w:r>
        <w:r w:rsidR="00AF326E">
          <w:rPr>
            <w:noProof/>
            <w:webHidden/>
          </w:rPr>
        </w:r>
        <w:r w:rsidR="00AF326E">
          <w:rPr>
            <w:noProof/>
            <w:webHidden/>
          </w:rPr>
          <w:fldChar w:fldCharType="separate"/>
        </w:r>
        <w:r w:rsidR="00AF326E">
          <w:rPr>
            <w:noProof/>
            <w:webHidden/>
          </w:rPr>
          <w:t>46</w:t>
        </w:r>
        <w:r w:rsidR="00AF326E">
          <w:rPr>
            <w:noProof/>
            <w:webHidden/>
          </w:rPr>
          <w:fldChar w:fldCharType="end"/>
        </w:r>
      </w:hyperlink>
    </w:p>
    <w:p w14:paraId="65789945" w14:textId="266B92E9"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3" w:history="1">
        <w:r w:rsidR="00AF326E" w:rsidRPr="004E73A8">
          <w:rPr>
            <w:rStyle w:val="Hyperlink"/>
            <w:noProof/>
          </w:rPr>
          <w:t>Figure 42 Dashboard behaviour model.</w:t>
        </w:r>
        <w:r w:rsidR="00AF326E">
          <w:rPr>
            <w:noProof/>
            <w:webHidden/>
          </w:rPr>
          <w:tab/>
        </w:r>
        <w:r w:rsidR="00AF326E">
          <w:rPr>
            <w:noProof/>
            <w:webHidden/>
          </w:rPr>
          <w:fldChar w:fldCharType="begin"/>
        </w:r>
        <w:r w:rsidR="00AF326E">
          <w:rPr>
            <w:noProof/>
            <w:webHidden/>
          </w:rPr>
          <w:instrText xml:space="preserve"> PAGEREF _Toc527887183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5E9CD411" w14:textId="7CD0FD09"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4" w:history="1">
        <w:r w:rsidR="00AF326E" w:rsidRPr="004E73A8">
          <w:rPr>
            <w:rStyle w:val="Hyperlink"/>
            <w:noProof/>
          </w:rPr>
          <w:t>Figure 43 Dashboard overview section for optimisation</w:t>
        </w:r>
        <w:r w:rsidR="00AF326E">
          <w:rPr>
            <w:noProof/>
            <w:webHidden/>
          </w:rPr>
          <w:tab/>
        </w:r>
        <w:r w:rsidR="00AF326E">
          <w:rPr>
            <w:noProof/>
            <w:webHidden/>
          </w:rPr>
          <w:fldChar w:fldCharType="begin"/>
        </w:r>
        <w:r w:rsidR="00AF326E">
          <w:rPr>
            <w:noProof/>
            <w:webHidden/>
          </w:rPr>
          <w:instrText xml:space="preserve"> PAGEREF _Toc527887184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41806E83" w14:textId="7F0E1500"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5" w:history="1">
        <w:r w:rsidR="00AF326E" w:rsidRPr="004E73A8">
          <w:rPr>
            <w:rStyle w:val="Hyperlink"/>
            <w:noProof/>
          </w:rPr>
          <w:t>Figure 44 Dashboard overview section for single clustering solution</w:t>
        </w:r>
        <w:r w:rsidR="00AF326E">
          <w:rPr>
            <w:noProof/>
            <w:webHidden/>
          </w:rPr>
          <w:tab/>
        </w:r>
        <w:r w:rsidR="00AF326E">
          <w:rPr>
            <w:noProof/>
            <w:webHidden/>
          </w:rPr>
          <w:fldChar w:fldCharType="begin"/>
        </w:r>
        <w:r w:rsidR="00AF326E">
          <w:rPr>
            <w:noProof/>
            <w:webHidden/>
          </w:rPr>
          <w:instrText xml:space="preserve"> PAGEREF _Toc527887185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771C655D" w14:textId="28CBCA2F"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6" w:history="1">
        <w:r w:rsidR="00AF326E" w:rsidRPr="004E73A8">
          <w:rPr>
            <w:rStyle w:val="Hyperlink"/>
            <w:noProof/>
          </w:rPr>
          <w:t>Figure 45 Dashboard cluster explorer all time steps / all clusters with interaction</w:t>
        </w:r>
        <w:r w:rsidR="00AF326E">
          <w:rPr>
            <w:noProof/>
            <w:webHidden/>
          </w:rPr>
          <w:tab/>
        </w:r>
        <w:r w:rsidR="00AF326E">
          <w:rPr>
            <w:noProof/>
            <w:webHidden/>
          </w:rPr>
          <w:fldChar w:fldCharType="begin"/>
        </w:r>
        <w:r w:rsidR="00AF326E">
          <w:rPr>
            <w:noProof/>
            <w:webHidden/>
          </w:rPr>
          <w:instrText xml:space="preserve"> PAGEREF _Toc527887186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17698F75" w14:textId="4778722A"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7" w:history="1">
        <w:r w:rsidR="00AF326E" w:rsidRPr="004E73A8">
          <w:rPr>
            <w:rStyle w:val="Hyperlink"/>
            <w:noProof/>
          </w:rPr>
          <w:t>Figure 46 Dashboard cluster explorer all time steps / single cluster with interaction</w:t>
        </w:r>
        <w:r w:rsidR="00AF326E">
          <w:rPr>
            <w:noProof/>
            <w:webHidden/>
          </w:rPr>
          <w:tab/>
        </w:r>
        <w:r w:rsidR="00AF326E">
          <w:rPr>
            <w:noProof/>
            <w:webHidden/>
          </w:rPr>
          <w:fldChar w:fldCharType="begin"/>
        </w:r>
        <w:r w:rsidR="00AF326E">
          <w:rPr>
            <w:noProof/>
            <w:webHidden/>
          </w:rPr>
          <w:instrText xml:space="preserve"> PAGEREF _Toc527887187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47B139EB" w14:textId="0F35E488"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8" w:history="1">
        <w:r w:rsidR="00AF326E" w:rsidRPr="004E73A8">
          <w:rPr>
            <w:rStyle w:val="Hyperlink"/>
            <w:noProof/>
          </w:rPr>
          <w:t>Figure 47 Dashboard cluster explorer single time step / all clusters with interaction</w:t>
        </w:r>
        <w:r w:rsidR="00AF326E">
          <w:rPr>
            <w:noProof/>
            <w:webHidden/>
          </w:rPr>
          <w:tab/>
        </w:r>
        <w:r w:rsidR="00AF326E">
          <w:rPr>
            <w:noProof/>
            <w:webHidden/>
          </w:rPr>
          <w:fldChar w:fldCharType="begin"/>
        </w:r>
        <w:r w:rsidR="00AF326E">
          <w:rPr>
            <w:noProof/>
            <w:webHidden/>
          </w:rPr>
          <w:instrText xml:space="preserve"> PAGEREF _Toc527887188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7507D1F9" w14:textId="3DFDCBDF"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9" w:history="1">
        <w:r w:rsidR="00AF326E" w:rsidRPr="004E73A8">
          <w:rPr>
            <w:rStyle w:val="Hyperlink"/>
            <w:noProof/>
          </w:rPr>
          <w:t>Figure 48 Dashboard cluster explorer single time step / single cluster with interaction</w:t>
        </w:r>
        <w:r w:rsidR="00AF326E">
          <w:rPr>
            <w:noProof/>
            <w:webHidden/>
          </w:rPr>
          <w:tab/>
        </w:r>
        <w:r w:rsidR="00AF326E">
          <w:rPr>
            <w:noProof/>
            <w:webHidden/>
          </w:rPr>
          <w:fldChar w:fldCharType="begin"/>
        </w:r>
        <w:r w:rsidR="00AF326E">
          <w:rPr>
            <w:noProof/>
            <w:webHidden/>
          </w:rPr>
          <w:instrText xml:space="preserve"> PAGEREF _Toc527887189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480F22FC" w14:textId="410B52B4"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0" w:history="1">
        <w:r w:rsidR="00AF326E" w:rsidRPr="004E73A8">
          <w:rPr>
            <w:rStyle w:val="Hyperlink"/>
            <w:noProof/>
          </w:rPr>
          <w:t>Figure 49 Dashboard thermal index comparison</w:t>
        </w:r>
        <w:r w:rsidR="00AF326E">
          <w:rPr>
            <w:noProof/>
            <w:webHidden/>
          </w:rPr>
          <w:tab/>
        </w:r>
        <w:r w:rsidR="00AF326E">
          <w:rPr>
            <w:noProof/>
            <w:webHidden/>
          </w:rPr>
          <w:fldChar w:fldCharType="begin"/>
        </w:r>
        <w:r w:rsidR="00AF326E">
          <w:rPr>
            <w:noProof/>
            <w:webHidden/>
          </w:rPr>
          <w:instrText xml:space="preserve"> PAGEREF _Toc527887190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07BDFC2F" w14:textId="2C46B169" w:rsidR="00AF326E" w:rsidRDefault="00E4181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1" w:history="1">
        <w:r w:rsidR="00AF326E" w:rsidRPr="004E73A8">
          <w:rPr>
            <w:rStyle w:val="Hyperlink"/>
            <w:noProof/>
          </w:rPr>
          <w:t>Figure 50 User Interface package</w:t>
        </w:r>
        <w:r w:rsidR="00AF326E">
          <w:rPr>
            <w:noProof/>
            <w:webHidden/>
          </w:rPr>
          <w:tab/>
        </w:r>
        <w:r w:rsidR="00AF326E">
          <w:rPr>
            <w:noProof/>
            <w:webHidden/>
          </w:rPr>
          <w:fldChar w:fldCharType="begin"/>
        </w:r>
        <w:r w:rsidR="00AF326E">
          <w:rPr>
            <w:noProof/>
            <w:webHidden/>
          </w:rPr>
          <w:instrText xml:space="preserve"> PAGEREF _Toc527887191 \h </w:instrText>
        </w:r>
        <w:r w:rsidR="00AF326E">
          <w:rPr>
            <w:noProof/>
            <w:webHidden/>
          </w:rPr>
        </w:r>
        <w:r w:rsidR="00AF326E">
          <w:rPr>
            <w:noProof/>
            <w:webHidden/>
          </w:rPr>
          <w:fldChar w:fldCharType="separate"/>
        </w:r>
        <w:r w:rsidR="00AF326E">
          <w:rPr>
            <w:noProof/>
            <w:webHidden/>
          </w:rPr>
          <w:t>51</w:t>
        </w:r>
        <w:r w:rsidR="00AF326E">
          <w:rPr>
            <w:noProof/>
            <w:webHidden/>
          </w:rPr>
          <w:fldChar w:fldCharType="end"/>
        </w:r>
      </w:hyperlink>
    </w:p>
    <w:p w14:paraId="67A202B5" w14:textId="5FF268BA" w:rsidR="00E17D8E" w:rsidRPr="00375814" w:rsidRDefault="00AF326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227371" w:rsidRDefault="00227371">
      <w:pPr>
        <w:pStyle w:val="CommentText"/>
      </w:pPr>
      <w:r>
        <w:rPr>
          <w:rStyle w:val="CommentReference"/>
        </w:rPr>
        <w:annotationRef/>
      </w:r>
      <w:r>
        <w:t>abstract</w:t>
      </w:r>
    </w:p>
  </w:comment>
  <w:comment w:id="5" w:author="Admin" w:date="2018-10-03T15:47:00Z" w:initials="A">
    <w:p w14:paraId="16737311" w14:textId="2976CCC3" w:rsidR="00227371" w:rsidRDefault="00227371">
      <w:pPr>
        <w:pStyle w:val="CommentText"/>
      </w:pPr>
      <w:r>
        <w:rPr>
          <w:rStyle w:val="CommentReference"/>
        </w:rPr>
        <w:annotationRef/>
      </w:r>
      <w:r>
        <w:t>make own version of this svg from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1B97A" w14:textId="77777777" w:rsidR="00066387" w:rsidRDefault="00066387" w:rsidP="00E75F9A">
      <w:pPr>
        <w:spacing w:before="0" w:line="240" w:lineRule="auto"/>
      </w:pPr>
      <w:r>
        <w:separator/>
      </w:r>
    </w:p>
  </w:endnote>
  <w:endnote w:type="continuationSeparator" w:id="0">
    <w:p w14:paraId="1A4E4A03" w14:textId="77777777" w:rsidR="00066387" w:rsidRDefault="00066387"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D6075" w14:textId="77777777" w:rsidR="00066387" w:rsidRDefault="00066387" w:rsidP="00E75F9A">
      <w:pPr>
        <w:spacing w:before="0" w:line="240" w:lineRule="auto"/>
      </w:pPr>
      <w:r>
        <w:separator/>
      </w:r>
    </w:p>
  </w:footnote>
  <w:footnote w:type="continuationSeparator" w:id="0">
    <w:p w14:paraId="41F34316" w14:textId="77777777" w:rsidR="00066387" w:rsidRDefault="00066387" w:rsidP="00E75F9A">
      <w:pPr>
        <w:spacing w:before="0" w:line="240" w:lineRule="auto"/>
      </w:pPr>
      <w:r>
        <w:continuationSeparator/>
      </w:r>
    </w:p>
  </w:footnote>
  <w:footnote w:id="1">
    <w:p w14:paraId="1E531D5D" w14:textId="7DDE7655" w:rsidR="00227371" w:rsidRDefault="00227371">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15"/>
  </w:num>
  <w:num w:numId="4">
    <w:abstractNumId w:val="6"/>
  </w:num>
  <w:num w:numId="5">
    <w:abstractNumId w:val="4"/>
  </w:num>
  <w:num w:numId="6">
    <w:abstractNumId w:val="11"/>
  </w:num>
  <w:num w:numId="7">
    <w:abstractNumId w:val="9"/>
  </w:num>
  <w:num w:numId="8">
    <w:abstractNumId w:val="5"/>
  </w:num>
  <w:num w:numId="9">
    <w:abstractNumId w:val="2"/>
  </w:num>
  <w:num w:numId="10">
    <w:abstractNumId w:val="0"/>
  </w:num>
  <w:num w:numId="11">
    <w:abstractNumId w:val="13"/>
  </w:num>
  <w:num w:numId="12">
    <w:abstractNumId w:val="8"/>
  </w:num>
  <w:num w:numId="13">
    <w:abstractNumId w:val="7"/>
  </w:num>
  <w:num w:numId="14">
    <w:abstractNumId w:val="3"/>
  </w:num>
  <w:num w:numId="15">
    <w:abstractNumId w:val="10"/>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21CFF"/>
    <w:rsid w:val="0003120F"/>
    <w:rsid w:val="00033354"/>
    <w:rsid w:val="00035487"/>
    <w:rsid w:val="000363EC"/>
    <w:rsid w:val="000402C6"/>
    <w:rsid w:val="0004478D"/>
    <w:rsid w:val="00046FE3"/>
    <w:rsid w:val="000602EA"/>
    <w:rsid w:val="00060D39"/>
    <w:rsid w:val="0006132D"/>
    <w:rsid w:val="00066387"/>
    <w:rsid w:val="00066782"/>
    <w:rsid w:val="00070743"/>
    <w:rsid w:val="00070C58"/>
    <w:rsid w:val="000721EE"/>
    <w:rsid w:val="0007682A"/>
    <w:rsid w:val="00077CDD"/>
    <w:rsid w:val="0008034B"/>
    <w:rsid w:val="00084035"/>
    <w:rsid w:val="00084EE4"/>
    <w:rsid w:val="0009042D"/>
    <w:rsid w:val="00092B52"/>
    <w:rsid w:val="00096E6E"/>
    <w:rsid w:val="000A01A1"/>
    <w:rsid w:val="000A4C8E"/>
    <w:rsid w:val="000A64FB"/>
    <w:rsid w:val="000B4F7D"/>
    <w:rsid w:val="000B5BCD"/>
    <w:rsid w:val="000C73E7"/>
    <w:rsid w:val="000D0C0B"/>
    <w:rsid w:val="000D4780"/>
    <w:rsid w:val="000D4840"/>
    <w:rsid w:val="000D66B9"/>
    <w:rsid w:val="000D68A7"/>
    <w:rsid w:val="000F2069"/>
    <w:rsid w:val="000F2634"/>
    <w:rsid w:val="000F30F3"/>
    <w:rsid w:val="0010115F"/>
    <w:rsid w:val="0010179F"/>
    <w:rsid w:val="001026DD"/>
    <w:rsid w:val="00107E89"/>
    <w:rsid w:val="00110395"/>
    <w:rsid w:val="00110AE4"/>
    <w:rsid w:val="001142E8"/>
    <w:rsid w:val="00115774"/>
    <w:rsid w:val="001169CD"/>
    <w:rsid w:val="0012051B"/>
    <w:rsid w:val="00130D1D"/>
    <w:rsid w:val="00144194"/>
    <w:rsid w:val="001519B1"/>
    <w:rsid w:val="0015406A"/>
    <w:rsid w:val="00156001"/>
    <w:rsid w:val="00161A13"/>
    <w:rsid w:val="00161DBD"/>
    <w:rsid w:val="001626D0"/>
    <w:rsid w:val="00163E8F"/>
    <w:rsid w:val="0017149E"/>
    <w:rsid w:val="001809D2"/>
    <w:rsid w:val="00182549"/>
    <w:rsid w:val="00183153"/>
    <w:rsid w:val="00183317"/>
    <w:rsid w:val="00184614"/>
    <w:rsid w:val="00184B9A"/>
    <w:rsid w:val="00185B14"/>
    <w:rsid w:val="001862EF"/>
    <w:rsid w:val="001A3461"/>
    <w:rsid w:val="001A3DEA"/>
    <w:rsid w:val="001A5672"/>
    <w:rsid w:val="001B05F7"/>
    <w:rsid w:val="001B23C1"/>
    <w:rsid w:val="001B3BE3"/>
    <w:rsid w:val="001C353E"/>
    <w:rsid w:val="001C3B2A"/>
    <w:rsid w:val="001C745C"/>
    <w:rsid w:val="001D028E"/>
    <w:rsid w:val="001D1246"/>
    <w:rsid w:val="001D6886"/>
    <w:rsid w:val="001D6C58"/>
    <w:rsid w:val="001E0650"/>
    <w:rsid w:val="001E0A18"/>
    <w:rsid w:val="001E2030"/>
    <w:rsid w:val="001E37E0"/>
    <w:rsid w:val="001E7136"/>
    <w:rsid w:val="001E725C"/>
    <w:rsid w:val="001F1E17"/>
    <w:rsid w:val="001F54BA"/>
    <w:rsid w:val="001F6480"/>
    <w:rsid w:val="002103B9"/>
    <w:rsid w:val="002125FA"/>
    <w:rsid w:val="0021389F"/>
    <w:rsid w:val="0021411E"/>
    <w:rsid w:val="00214A4B"/>
    <w:rsid w:val="0022177C"/>
    <w:rsid w:val="00224C5B"/>
    <w:rsid w:val="00227371"/>
    <w:rsid w:val="002314E1"/>
    <w:rsid w:val="002416DC"/>
    <w:rsid w:val="00242B05"/>
    <w:rsid w:val="00243F8B"/>
    <w:rsid w:val="00245A4F"/>
    <w:rsid w:val="00246F4F"/>
    <w:rsid w:val="00252F57"/>
    <w:rsid w:val="00256CEF"/>
    <w:rsid w:val="00260652"/>
    <w:rsid w:val="00267A2C"/>
    <w:rsid w:val="002715FD"/>
    <w:rsid w:val="00275D25"/>
    <w:rsid w:val="002763F0"/>
    <w:rsid w:val="00276F7A"/>
    <w:rsid w:val="002811D8"/>
    <w:rsid w:val="002846FC"/>
    <w:rsid w:val="00284B99"/>
    <w:rsid w:val="00285874"/>
    <w:rsid w:val="0028772D"/>
    <w:rsid w:val="002957AE"/>
    <w:rsid w:val="002A11CA"/>
    <w:rsid w:val="002A2311"/>
    <w:rsid w:val="002A2371"/>
    <w:rsid w:val="002A4026"/>
    <w:rsid w:val="002B1244"/>
    <w:rsid w:val="002B1F9B"/>
    <w:rsid w:val="002B5304"/>
    <w:rsid w:val="002C48A3"/>
    <w:rsid w:val="002C4DDA"/>
    <w:rsid w:val="002D08AA"/>
    <w:rsid w:val="002D303A"/>
    <w:rsid w:val="002D3FF2"/>
    <w:rsid w:val="002D7629"/>
    <w:rsid w:val="002D7D8D"/>
    <w:rsid w:val="002E121C"/>
    <w:rsid w:val="002E46D9"/>
    <w:rsid w:val="002E508B"/>
    <w:rsid w:val="002F23C9"/>
    <w:rsid w:val="002F3E6C"/>
    <w:rsid w:val="002F4FBC"/>
    <w:rsid w:val="002F5A95"/>
    <w:rsid w:val="002F6792"/>
    <w:rsid w:val="002F7243"/>
    <w:rsid w:val="00302482"/>
    <w:rsid w:val="003025AE"/>
    <w:rsid w:val="00305B58"/>
    <w:rsid w:val="00311CAA"/>
    <w:rsid w:val="00312959"/>
    <w:rsid w:val="00315474"/>
    <w:rsid w:val="00316728"/>
    <w:rsid w:val="0032358D"/>
    <w:rsid w:val="0034367C"/>
    <w:rsid w:val="00344394"/>
    <w:rsid w:val="00344D49"/>
    <w:rsid w:val="0037148E"/>
    <w:rsid w:val="00372363"/>
    <w:rsid w:val="00374B24"/>
    <w:rsid w:val="00375670"/>
    <w:rsid w:val="00375814"/>
    <w:rsid w:val="00387C89"/>
    <w:rsid w:val="00390003"/>
    <w:rsid w:val="00392C61"/>
    <w:rsid w:val="003A40AB"/>
    <w:rsid w:val="003A5A82"/>
    <w:rsid w:val="003A615C"/>
    <w:rsid w:val="003A7318"/>
    <w:rsid w:val="003A7C48"/>
    <w:rsid w:val="003B4124"/>
    <w:rsid w:val="003C038C"/>
    <w:rsid w:val="003C14BF"/>
    <w:rsid w:val="003C6ABB"/>
    <w:rsid w:val="003D62B1"/>
    <w:rsid w:val="003E20C2"/>
    <w:rsid w:val="003E2185"/>
    <w:rsid w:val="003E294B"/>
    <w:rsid w:val="003F633E"/>
    <w:rsid w:val="003F6B89"/>
    <w:rsid w:val="003F7DC8"/>
    <w:rsid w:val="00410678"/>
    <w:rsid w:val="00411F6B"/>
    <w:rsid w:val="00414C3E"/>
    <w:rsid w:val="004200B3"/>
    <w:rsid w:val="00424EEC"/>
    <w:rsid w:val="00435179"/>
    <w:rsid w:val="00437C0A"/>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61BD"/>
    <w:rsid w:val="004775B2"/>
    <w:rsid w:val="00487288"/>
    <w:rsid w:val="0048762E"/>
    <w:rsid w:val="00492FE1"/>
    <w:rsid w:val="00493014"/>
    <w:rsid w:val="004932DB"/>
    <w:rsid w:val="00495A84"/>
    <w:rsid w:val="004A05C2"/>
    <w:rsid w:val="004A2270"/>
    <w:rsid w:val="004A2487"/>
    <w:rsid w:val="004A40A9"/>
    <w:rsid w:val="004A5A0A"/>
    <w:rsid w:val="004A6632"/>
    <w:rsid w:val="004B0C18"/>
    <w:rsid w:val="004B6A24"/>
    <w:rsid w:val="004D2391"/>
    <w:rsid w:val="004D3548"/>
    <w:rsid w:val="004D59DC"/>
    <w:rsid w:val="004E064E"/>
    <w:rsid w:val="004E0954"/>
    <w:rsid w:val="004E3618"/>
    <w:rsid w:val="004E7D91"/>
    <w:rsid w:val="004F3811"/>
    <w:rsid w:val="005023FE"/>
    <w:rsid w:val="00502404"/>
    <w:rsid w:val="00503537"/>
    <w:rsid w:val="00505139"/>
    <w:rsid w:val="00511393"/>
    <w:rsid w:val="00511660"/>
    <w:rsid w:val="00516692"/>
    <w:rsid w:val="005233F2"/>
    <w:rsid w:val="005245B3"/>
    <w:rsid w:val="00526929"/>
    <w:rsid w:val="00533BA4"/>
    <w:rsid w:val="00536D1C"/>
    <w:rsid w:val="005370A5"/>
    <w:rsid w:val="00542C17"/>
    <w:rsid w:val="005430DF"/>
    <w:rsid w:val="005562AF"/>
    <w:rsid w:val="00566720"/>
    <w:rsid w:val="005672C0"/>
    <w:rsid w:val="00570307"/>
    <w:rsid w:val="00571B5E"/>
    <w:rsid w:val="005739A2"/>
    <w:rsid w:val="00573C0B"/>
    <w:rsid w:val="00587783"/>
    <w:rsid w:val="00595B62"/>
    <w:rsid w:val="005A060C"/>
    <w:rsid w:val="005A060D"/>
    <w:rsid w:val="005A5B47"/>
    <w:rsid w:val="005A647F"/>
    <w:rsid w:val="005B61EB"/>
    <w:rsid w:val="005C2E86"/>
    <w:rsid w:val="005C5CA7"/>
    <w:rsid w:val="005D0556"/>
    <w:rsid w:val="005D0724"/>
    <w:rsid w:val="005D4287"/>
    <w:rsid w:val="005E10F1"/>
    <w:rsid w:val="005E21F1"/>
    <w:rsid w:val="005F3AB3"/>
    <w:rsid w:val="005F62EA"/>
    <w:rsid w:val="0060278F"/>
    <w:rsid w:val="006118AC"/>
    <w:rsid w:val="006137BE"/>
    <w:rsid w:val="006155E9"/>
    <w:rsid w:val="0062212D"/>
    <w:rsid w:val="006222D3"/>
    <w:rsid w:val="00622522"/>
    <w:rsid w:val="006232D5"/>
    <w:rsid w:val="0062373D"/>
    <w:rsid w:val="00632B24"/>
    <w:rsid w:val="00635AAC"/>
    <w:rsid w:val="00640A14"/>
    <w:rsid w:val="00643CEE"/>
    <w:rsid w:val="0066208F"/>
    <w:rsid w:val="00672475"/>
    <w:rsid w:val="006724FA"/>
    <w:rsid w:val="0067468E"/>
    <w:rsid w:val="0067508E"/>
    <w:rsid w:val="006773C7"/>
    <w:rsid w:val="00677C9E"/>
    <w:rsid w:val="00691C84"/>
    <w:rsid w:val="006972EB"/>
    <w:rsid w:val="006A0B33"/>
    <w:rsid w:val="006A588D"/>
    <w:rsid w:val="006B0EF3"/>
    <w:rsid w:val="006B2A31"/>
    <w:rsid w:val="006B4073"/>
    <w:rsid w:val="006B4D13"/>
    <w:rsid w:val="006C05E6"/>
    <w:rsid w:val="006D5636"/>
    <w:rsid w:val="006D7A6B"/>
    <w:rsid w:val="006E1132"/>
    <w:rsid w:val="006E199A"/>
    <w:rsid w:val="006E3734"/>
    <w:rsid w:val="006E5370"/>
    <w:rsid w:val="006E5A79"/>
    <w:rsid w:val="006F4551"/>
    <w:rsid w:val="007009A5"/>
    <w:rsid w:val="00706889"/>
    <w:rsid w:val="0070735C"/>
    <w:rsid w:val="00715502"/>
    <w:rsid w:val="00717748"/>
    <w:rsid w:val="00724ECF"/>
    <w:rsid w:val="0072739C"/>
    <w:rsid w:val="007275EC"/>
    <w:rsid w:val="00730E1D"/>
    <w:rsid w:val="007311DA"/>
    <w:rsid w:val="00740585"/>
    <w:rsid w:val="007409A4"/>
    <w:rsid w:val="00742237"/>
    <w:rsid w:val="007427BF"/>
    <w:rsid w:val="00746CC2"/>
    <w:rsid w:val="00751779"/>
    <w:rsid w:val="0075227C"/>
    <w:rsid w:val="007537FB"/>
    <w:rsid w:val="00760746"/>
    <w:rsid w:val="007647D7"/>
    <w:rsid w:val="007665FD"/>
    <w:rsid w:val="00770A48"/>
    <w:rsid w:val="00770C9E"/>
    <w:rsid w:val="0077170C"/>
    <w:rsid w:val="00773AF3"/>
    <w:rsid w:val="00773DA1"/>
    <w:rsid w:val="00776410"/>
    <w:rsid w:val="00777D59"/>
    <w:rsid w:val="00790D0C"/>
    <w:rsid w:val="0079516B"/>
    <w:rsid w:val="007A0C2F"/>
    <w:rsid w:val="007A250A"/>
    <w:rsid w:val="007A3AC2"/>
    <w:rsid w:val="007B0331"/>
    <w:rsid w:val="007B733B"/>
    <w:rsid w:val="007B7E3C"/>
    <w:rsid w:val="007C2043"/>
    <w:rsid w:val="007C7752"/>
    <w:rsid w:val="007D03A0"/>
    <w:rsid w:val="007D490B"/>
    <w:rsid w:val="007D4F7C"/>
    <w:rsid w:val="007D6544"/>
    <w:rsid w:val="007D6A5D"/>
    <w:rsid w:val="007E1254"/>
    <w:rsid w:val="007F1848"/>
    <w:rsid w:val="007F1ABD"/>
    <w:rsid w:val="007F23C7"/>
    <w:rsid w:val="007F35E1"/>
    <w:rsid w:val="00802681"/>
    <w:rsid w:val="00812CA8"/>
    <w:rsid w:val="0082754E"/>
    <w:rsid w:val="00832315"/>
    <w:rsid w:val="00835370"/>
    <w:rsid w:val="008408DC"/>
    <w:rsid w:val="00841639"/>
    <w:rsid w:val="00842050"/>
    <w:rsid w:val="008426D6"/>
    <w:rsid w:val="008466E1"/>
    <w:rsid w:val="00847595"/>
    <w:rsid w:val="00851D9E"/>
    <w:rsid w:val="00854A60"/>
    <w:rsid w:val="00864D56"/>
    <w:rsid w:val="0087101A"/>
    <w:rsid w:val="00872907"/>
    <w:rsid w:val="00874725"/>
    <w:rsid w:val="00880147"/>
    <w:rsid w:val="008855C8"/>
    <w:rsid w:val="008908AD"/>
    <w:rsid w:val="00892226"/>
    <w:rsid w:val="00892E6E"/>
    <w:rsid w:val="00893BA9"/>
    <w:rsid w:val="008A30EE"/>
    <w:rsid w:val="008A32AD"/>
    <w:rsid w:val="008A5136"/>
    <w:rsid w:val="008A55FA"/>
    <w:rsid w:val="008A572A"/>
    <w:rsid w:val="008A603E"/>
    <w:rsid w:val="008B1015"/>
    <w:rsid w:val="008C00BC"/>
    <w:rsid w:val="008C30AF"/>
    <w:rsid w:val="008C4D7C"/>
    <w:rsid w:val="008C5F1C"/>
    <w:rsid w:val="008D0F5F"/>
    <w:rsid w:val="008D21C4"/>
    <w:rsid w:val="008E251C"/>
    <w:rsid w:val="008E521D"/>
    <w:rsid w:val="008E681E"/>
    <w:rsid w:val="008F1522"/>
    <w:rsid w:val="008F25B1"/>
    <w:rsid w:val="008F34C9"/>
    <w:rsid w:val="008F49B0"/>
    <w:rsid w:val="008F6ACB"/>
    <w:rsid w:val="0090484B"/>
    <w:rsid w:val="00910AE2"/>
    <w:rsid w:val="00913C29"/>
    <w:rsid w:val="00920B97"/>
    <w:rsid w:val="0092239A"/>
    <w:rsid w:val="00922434"/>
    <w:rsid w:val="00923FEB"/>
    <w:rsid w:val="00931BC5"/>
    <w:rsid w:val="0093200C"/>
    <w:rsid w:val="00945304"/>
    <w:rsid w:val="0095568A"/>
    <w:rsid w:val="00970348"/>
    <w:rsid w:val="009710A6"/>
    <w:rsid w:val="00974036"/>
    <w:rsid w:val="0098099E"/>
    <w:rsid w:val="00985BC9"/>
    <w:rsid w:val="00991AA6"/>
    <w:rsid w:val="009931CE"/>
    <w:rsid w:val="00993E71"/>
    <w:rsid w:val="00997A28"/>
    <w:rsid w:val="009A36D7"/>
    <w:rsid w:val="009A47EC"/>
    <w:rsid w:val="009B21B4"/>
    <w:rsid w:val="009B3AE2"/>
    <w:rsid w:val="009B6013"/>
    <w:rsid w:val="009C4835"/>
    <w:rsid w:val="009C6299"/>
    <w:rsid w:val="009C6D12"/>
    <w:rsid w:val="009C7D6F"/>
    <w:rsid w:val="009D092E"/>
    <w:rsid w:val="009D2C69"/>
    <w:rsid w:val="009D44AB"/>
    <w:rsid w:val="009E0BA9"/>
    <w:rsid w:val="009E54E8"/>
    <w:rsid w:val="009F3EAD"/>
    <w:rsid w:val="009F46D5"/>
    <w:rsid w:val="009F757B"/>
    <w:rsid w:val="009F7999"/>
    <w:rsid w:val="00A01E66"/>
    <w:rsid w:val="00A11DC0"/>
    <w:rsid w:val="00A1664D"/>
    <w:rsid w:val="00A20038"/>
    <w:rsid w:val="00A22387"/>
    <w:rsid w:val="00A227B8"/>
    <w:rsid w:val="00A24531"/>
    <w:rsid w:val="00A24DB6"/>
    <w:rsid w:val="00A25AC2"/>
    <w:rsid w:val="00A304D7"/>
    <w:rsid w:val="00A345A4"/>
    <w:rsid w:val="00A34FFE"/>
    <w:rsid w:val="00A354AC"/>
    <w:rsid w:val="00A41BB6"/>
    <w:rsid w:val="00A41E15"/>
    <w:rsid w:val="00A42C45"/>
    <w:rsid w:val="00A4418E"/>
    <w:rsid w:val="00A442E1"/>
    <w:rsid w:val="00A44D64"/>
    <w:rsid w:val="00A525C3"/>
    <w:rsid w:val="00A5326A"/>
    <w:rsid w:val="00A546E4"/>
    <w:rsid w:val="00A568C0"/>
    <w:rsid w:val="00A62D85"/>
    <w:rsid w:val="00A639D4"/>
    <w:rsid w:val="00A64297"/>
    <w:rsid w:val="00A6513B"/>
    <w:rsid w:val="00A6556A"/>
    <w:rsid w:val="00A65B05"/>
    <w:rsid w:val="00A72B32"/>
    <w:rsid w:val="00A74D2E"/>
    <w:rsid w:val="00A75672"/>
    <w:rsid w:val="00A76960"/>
    <w:rsid w:val="00A774C7"/>
    <w:rsid w:val="00A80FFC"/>
    <w:rsid w:val="00A816B1"/>
    <w:rsid w:val="00A828B4"/>
    <w:rsid w:val="00A84072"/>
    <w:rsid w:val="00A84A3B"/>
    <w:rsid w:val="00A91F7D"/>
    <w:rsid w:val="00A94160"/>
    <w:rsid w:val="00A96EF3"/>
    <w:rsid w:val="00A97BBE"/>
    <w:rsid w:val="00AA06B9"/>
    <w:rsid w:val="00AA09AD"/>
    <w:rsid w:val="00AB2DD3"/>
    <w:rsid w:val="00AB3557"/>
    <w:rsid w:val="00AC70FF"/>
    <w:rsid w:val="00AC7BBD"/>
    <w:rsid w:val="00AD3468"/>
    <w:rsid w:val="00AD3C67"/>
    <w:rsid w:val="00AD537F"/>
    <w:rsid w:val="00AD7F43"/>
    <w:rsid w:val="00AF16B2"/>
    <w:rsid w:val="00AF326E"/>
    <w:rsid w:val="00AF437D"/>
    <w:rsid w:val="00AF46CF"/>
    <w:rsid w:val="00AF5F85"/>
    <w:rsid w:val="00B0082E"/>
    <w:rsid w:val="00B15BD5"/>
    <w:rsid w:val="00B20A2B"/>
    <w:rsid w:val="00B217C4"/>
    <w:rsid w:val="00B2497C"/>
    <w:rsid w:val="00B26A6C"/>
    <w:rsid w:val="00B26A98"/>
    <w:rsid w:val="00B30A67"/>
    <w:rsid w:val="00B30C66"/>
    <w:rsid w:val="00B33619"/>
    <w:rsid w:val="00B33A7C"/>
    <w:rsid w:val="00B374DE"/>
    <w:rsid w:val="00B4063B"/>
    <w:rsid w:val="00B44489"/>
    <w:rsid w:val="00B474CA"/>
    <w:rsid w:val="00B51659"/>
    <w:rsid w:val="00B5430C"/>
    <w:rsid w:val="00B5722F"/>
    <w:rsid w:val="00B57263"/>
    <w:rsid w:val="00B77F29"/>
    <w:rsid w:val="00B80350"/>
    <w:rsid w:val="00B85B17"/>
    <w:rsid w:val="00B905EB"/>
    <w:rsid w:val="00B955D2"/>
    <w:rsid w:val="00B97A95"/>
    <w:rsid w:val="00BA1876"/>
    <w:rsid w:val="00BA357E"/>
    <w:rsid w:val="00BA620C"/>
    <w:rsid w:val="00BA6213"/>
    <w:rsid w:val="00BA7F2D"/>
    <w:rsid w:val="00BA7F41"/>
    <w:rsid w:val="00BB3999"/>
    <w:rsid w:val="00BB6A60"/>
    <w:rsid w:val="00BB6C66"/>
    <w:rsid w:val="00BC5B52"/>
    <w:rsid w:val="00BC61D0"/>
    <w:rsid w:val="00BC7711"/>
    <w:rsid w:val="00BD0E7E"/>
    <w:rsid w:val="00BD1E43"/>
    <w:rsid w:val="00BD36FF"/>
    <w:rsid w:val="00BD5112"/>
    <w:rsid w:val="00BE2059"/>
    <w:rsid w:val="00BE6266"/>
    <w:rsid w:val="00BE7A54"/>
    <w:rsid w:val="00BF1692"/>
    <w:rsid w:val="00BF22E7"/>
    <w:rsid w:val="00BF2CC1"/>
    <w:rsid w:val="00BF3493"/>
    <w:rsid w:val="00C02C32"/>
    <w:rsid w:val="00C02FE6"/>
    <w:rsid w:val="00C1008D"/>
    <w:rsid w:val="00C11160"/>
    <w:rsid w:val="00C11AFE"/>
    <w:rsid w:val="00C13CDB"/>
    <w:rsid w:val="00C16175"/>
    <w:rsid w:val="00C20A49"/>
    <w:rsid w:val="00C21306"/>
    <w:rsid w:val="00C25446"/>
    <w:rsid w:val="00C259C5"/>
    <w:rsid w:val="00C3107A"/>
    <w:rsid w:val="00C31604"/>
    <w:rsid w:val="00C32C9A"/>
    <w:rsid w:val="00C3687E"/>
    <w:rsid w:val="00C40D98"/>
    <w:rsid w:val="00C423E3"/>
    <w:rsid w:val="00C4274F"/>
    <w:rsid w:val="00C46259"/>
    <w:rsid w:val="00C47850"/>
    <w:rsid w:val="00C4798E"/>
    <w:rsid w:val="00C524B4"/>
    <w:rsid w:val="00C55CA2"/>
    <w:rsid w:val="00C63DC5"/>
    <w:rsid w:val="00C63FD6"/>
    <w:rsid w:val="00C711B4"/>
    <w:rsid w:val="00C723C7"/>
    <w:rsid w:val="00C7252B"/>
    <w:rsid w:val="00C72CF9"/>
    <w:rsid w:val="00C735B1"/>
    <w:rsid w:val="00C73A4E"/>
    <w:rsid w:val="00C73BC7"/>
    <w:rsid w:val="00C7446A"/>
    <w:rsid w:val="00C746C6"/>
    <w:rsid w:val="00C75CA9"/>
    <w:rsid w:val="00C77C37"/>
    <w:rsid w:val="00C80088"/>
    <w:rsid w:val="00C80F67"/>
    <w:rsid w:val="00C853E0"/>
    <w:rsid w:val="00C91729"/>
    <w:rsid w:val="00C91B1E"/>
    <w:rsid w:val="00C927BE"/>
    <w:rsid w:val="00C94859"/>
    <w:rsid w:val="00C96D2E"/>
    <w:rsid w:val="00C974D3"/>
    <w:rsid w:val="00CA399B"/>
    <w:rsid w:val="00CA73BE"/>
    <w:rsid w:val="00CB23CA"/>
    <w:rsid w:val="00CB694A"/>
    <w:rsid w:val="00CB728C"/>
    <w:rsid w:val="00CC1C6F"/>
    <w:rsid w:val="00CC797B"/>
    <w:rsid w:val="00CD0971"/>
    <w:rsid w:val="00CD450A"/>
    <w:rsid w:val="00CD48EF"/>
    <w:rsid w:val="00CD5543"/>
    <w:rsid w:val="00CD7736"/>
    <w:rsid w:val="00CE540E"/>
    <w:rsid w:val="00CE59EB"/>
    <w:rsid w:val="00CF1893"/>
    <w:rsid w:val="00CF68E0"/>
    <w:rsid w:val="00D0014F"/>
    <w:rsid w:val="00D0088B"/>
    <w:rsid w:val="00D01E4F"/>
    <w:rsid w:val="00D02B8C"/>
    <w:rsid w:val="00D05E40"/>
    <w:rsid w:val="00D06FAE"/>
    <w:rsid w:val="00D12AFB"/>
    <w:rsid w:val="00D17C8B"/>
    <w:rsid w:val="00D17E4A"/>
    <w:rsid w:val="00D21D46"/>
    <w:rsid w:val="00D22556"/>
    <w:rsid w:val="00D25D52"/>
    <w:rsid w:val="00D25FDB"/>
    <w:rsid w:val="00D3190F"/>
    <w:rsid w:val="00D31F4A"/>
    <w:rsid w:val="00D34F29"/>
    <w:rsid w:val="00D41996"/>
    <w:rsid w:val="00D45F9E"/>
    <w:rsid w:val="00D5081B"/>
    <w:rsid w:val="00D5383B"/>
    <w:rsid w:val="00D54B47"/>
    <w:rsid w:val="00D54D70"/>
    <w:rsid w:val="00D60527"/>
    <w:rsid w:val="00D60DC9"/>
    <w:rsid w:val="00D61C3A"/>
    <w:rsid w:val="00D6207C"/>
    <w:rsid w:val="00D72230"/>
    <w:rsid w:val="00D75317"/>
    <w:rsid w:val="00D82182"/>
    <w:rsid w:val="00D85A5D"/>
    <w:rsid w:val="00D920EB"/>
    <w:rsid w:val="00D92E5F"/>
    <w:rsid w:val="00D92EF8"/>
    <w:rsid w:val="00D95A6F"/>
    <w:rsid w:val="00D96118"/>
    <w:rsid w:val="00DA5402"/>
    <w:rsid w:val="00DA5601"/>
    <w:rsid w:val="00DB153A"/>
    <w:rsid w:val="00DB194F"/>
    <w:rsid w:val="00DB58EF"/>
    <w:rsid w:val="00DB7F94"/>
    <w:rsid w:val="00DB7FCA"/>
    <w:rsid w:val="00DC4A31"/>
    <w:rsid w:val="00DD156E"/>
    <w:rsid w:val="00DD4088"/>
    <w:rsid w:val="00DD6149"/>
    <w:rsid w:val="00DE1BF2"/>
    <w:rsid w:val="00DE267D"/>
    <w:rsid w:val="00DE29A2"/>
    <w:rsid w:val="00DF0160"/>
    <w:rsid w:val="00DF15D8"/>
    <w:rsid w:val="00E0190B"/>
    <w:rsid w:val="00E035B5"/>
    <w:rsid w:val="00E07CB2"/>
    <w:rsid w:val="00E10E79"/>
    <w:rsid w:val="00E146D6"/>
    <w:rsid w:val="00E16660"/>
    <w:rsid w:val="00E17605"/>
    <w:rsid w:val="00E17D8E"/>
    <w:rsid w:val="00E27C12"/>
    <w:rsid w:val="00E333C9"/>
    <w:rsid w:val="00E37635"/>
    <w:rsid w:val="00E4181E"/>
    <w:rsid w:val="00E45FB7"/>
    <w:rsid w:val="00E46C71"/>
    <w:rsid w:val="00E477E9"/>
    <w:rsid w:val="00E50A14"/>
    <w:rsid w:val="00E51B99"/>
    <w:rsid w:val="00E563B9"/>
    <w:rsid w:val="00E56A91"/>
    <w:rsid w:val="00E570AE"/>
    <w:rsid w:val="00E57B25"/>
    <w:rsid w:val="00E57CD8"/>
    <w:rsid w:val="00E61206"/>
    <w:rsid w:val="00E61E7F"/>
    <w:rsid w:val="00E62DA0"/>
    <w:rsid w:val="00E64136"/>
    <w:rsid w:val="00E66560"/>
    <w:rsid w:val="00E72F90"/>
    <w:rsid w:val="00E732DE"/>
    <w:rsid w:val="00E73F69"/>
    <w:rsid w:val="00E75F9A"/>
    <w:rsid w:val="00E81E92"/>
    <w:rsid w:val="00E82373"/>
    <w:rsid w:val="00E82D40"/>
    <w:rsid w:val="00E83CDD"/>
    <w:rsid w:val="00E84A92"/>
    <w:rsid w:val="00E8564D"/>
    <w:rsid w:val="00E938CA"/>
    <w:rsid w:val="00E94EF4"/>
    <w:rsid w:val="00E97C0E"/>
    <w:rsid w:val="00E97C47"/>
    <w:rsid w:val="00EA421F"/>
    <w:rsid w:val="00EA4350"/>
    <w:rsid w:val="00EB741F"/>
    <w:rsid w:val="00EC02B3"/>
    <w:rsid w:val="00EC4CE9"/>
    <w:rsid w:val="00ED1C76"/>
    <w:rsid w:val="00EE176E"/>
    <w:rsid w:val="00EF1D0D"/>
    <w:rsid w:val="00EF3513"/>
    <w:rsid w:val="00EF3C99"/>
    <w:rsid w:val="00EF7D74"/>
    <w:rsid w:val="00F00441"/>
    <w:rsid w:val="00F064ED"/>
    <w:rsid w:val="00F10434"/>
    <w:rsid w:val="00F13E04"/>
    <w:rsid w:val="00F14263"/>
    <w:rsid w:val="00F163A1"/>
    <w:rsid w:val="00F16686"/>
    <w:rsid w:val="00F207FA"/>
    <w:rsid w:val="00F23696"/>
    <w:rsid w:val="00F2533E"/>
    <w:rsid w:val="00F26DE2"/>
    <w:rsid w:val="00F27D3B"/>
    <w:rsid w:val="00F322A4"/>
    <w:rsid w:val="00F3363C"/>
    <w:rsid w:val="00F3685E"/>
    <w:rsid w:val="00F36CA7"/>
    <w:rsid w:val="00F43BC4"/>
    <w:rsid w:val="00F44783"/>
    <w:rsid w:val="00F45290"/>
    <w:rsid w:val="00F50F3E"/>
    <w:rsid w:val="00F522EC"/>
    <w:rsid w:val="00F5253D"/>
    <w:rsid w:val="00F52578"/>
    <w:rsid w:val="00F52F38"/>
    <w:rsid w:val="00F658DD"/>
    <w:rsid w:val="00F669AB"/>
    <w:rsid w:val="00F7222E"/>
    <w:rsid w:val="00F76254"/>
    <w:rsid w:val="00F77FAA"/>
    <w:rsid w:val="00F8235F"/>
    <w:rsid w:val="00F83B12"/>
    <w:rsid w:val="00F87926"/>
    <w:rsid w:val="00F9052C"/>
    <w:rsid w:val="00F90A64"/>
    <w:rsid w:val="00F943A8"/>
    <w:rsid w:val="00FA0967"/>
    <w:rsid w:val="00FA0EBA"/>
    <w:rsid w:val="00FA1165"/>
    <w:rsid w:val="00FA14CB"/>
    <w:rsid w:val="00FA3256"/>
    <w:rsid w:val="00FB1C2C"/>
    <w:rsid w:val="00FB27F0"/>
    <w:rsid w:val="00FB3FED"/>
    <w:rsid w:val="00FB7578"/>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github.com/rolyhudson/climacolombia.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hyperlink" Target="https://github.com/rolyhudson/griddedClimateDataProcessing.git" TargetMode="Externa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s://en.wikipedia.org/wiki/URL" TargetMode="Externa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hyperlink" Target="https://docs.google.com/presentation/d/1QAY6ZUAJ5zlwWwdgNoAhxZlYenV0TnsVtp8n6fcSLdM/edit?usp=sharin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comments" Target="comment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EA298-6092-4C71-BD54-90BD6ECF9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2</TotalTime>
  <Pages>63</Pages>
  <Words>42168</Words>
  <Characters>240364</Characters>
  <Application>Microsoft Office Word</Application>
  <DocSecurity>0</DocSecurity>
  <Lines>2003</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401</cp:revision>
  <dcterms:created xsi:type="dcterms:W3CDTF">2018-10-16T19:16:00Z</dcterms:created>
  <dcterms:modified xsi:type="dcterms:W3CDTF">2018-10-2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